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C8583B" w14:textId="5C3048E9" w:rsidR="00A84D25" w:rsidRDefault="0052213A" w:rsidP="00F65150">
      <w:pPr>
        <w:ind w:firstLine="284"/>
        <w:jc w:val="center"/>
        <w:rPr>
          <w:b/>
        </w:rPr>
      </w:pPr>
      <w:r>
        <w:rPr>
          <w:b/>
        </w:rPr>
        <w:t>Diseño de un marco de trabajo siguiendo la ISO/IEC 29110 para el proyecto de la empresa San</w:t>
      </w:r>
      <w:r w:rsidR="00E44208">
        <w:rPr>
          <w:b/>
        </w:rPr>
        <w:t>a</w:t>
      </w:r>
      <w:r>
        <w:rPr>
          <w:b/>
        </w:rPr>
        <w:t xml:space="preserve">mbiente </w:t>
      </w:r>
    </w:p>
    <w:p w14:paraId="38EDC7D8" w14:textId="1CC72C5C" w:rsidR="00A84D25" w:rsidRDefault="0052213A" w:rsidP="00F65150">
      <w:pPr>
        <w:jc w:val="center"/>
        <w:rPr>
          <w:b/>
        </w:rPr>
      </w:pPr>
      <w:r>
        <w:rPr>
          <w:b/>
        </w:rPr>
        <w:t xml:space="preserve">Semillero ITMedia </w:t>
      </w:r>
      <w:r w:rsidR="00854567">
        <w:rPr>
          <w:b/>
        </w:rPr>
        <w:t>-</w:t>
      </w:r>
      <w:r w:rsidR="00E44208">
        <w:rPr>
          <w:b/>
        </w:rPr>
        <w:t xml:space="preserve"> </w:t>
      </w:r>
      <w:r>
        <w:rPr>
          <w:b/>
        </w:rPr>
        <w:t>grupo de investigación GRINTIC</w:t>
      </w:r>
    </w:p>
    <w:p w14:paraId="15187F6A" w14:textId="31361CF0" w:rsidR="00A84D25" w:rsidRDefault="0052213A" w:rsidP="00F65150">
      <w:pPr>
        <w:jc w:val="center"/>
      </w:pPr>
      <w:r>
        <w:t>Cristian Fernando Balanta</w:t>
      </w:r>
      <w:r w:rsidR="000F6593">
        <w:t xml:space="preserve"> (cristianpazu2@gmail.com)</w:t>
      </w:r>
      <w:r w:rsidR="00E01623">
        <w:t>,</w:t>
      </w:r>
      <w:r>
        <w:t xml:space="preserve"> Aarón Levi Grajales</w:t>
      </w:r>
      <w:r w:rsidR="000F6593">
        <w:t xml:space="preserve"> (aarongrajales@hotmail.com)</w:t>
      </w:r>
      <w:r w:rsidR="00E01623">
        <w:t xml:space="preserve">, Beatriz E. </w:t>
      </w:r>
      <w:r w:rsidR="000F6593">
        <w:t>Marín (beamarin2014@gmail.com)</w:t>
      </w:r>
    </w:p>
    <w:p w14:paraId="67DCC618" w14:textId="77777777" w:rsidR="00A84D25" w:rsidRDefault="00A84D25" w:rsidP="00F65150">
      <w:pPr>
        <w:jc w:val="center"/>
      </w:pPr>
    </w:p>
    <w:p w14:paraId="1BA87697" w14:textId="77777777" w:rsidR="00A84D25" w:rsidRDefault="0052213A" w:rsidP="00F65150">
      <w:pPr>
        <w:jc w:val="center"/>
        <w:rPr>
          <w:b/>
        </w:rPr>
      </w:pPr>
      <w:r>
        <w:rPr>
          <w:b/>
        </w:rPr>
        <w:t>Resumen</w:t>
      </w:r>
    </w:p>
    <w:p w14:paraId="56E08C01" w14:textId="56312E36" w:rsidR="00A84D25" w:rsidRDefault="0052213A" w:rsidP="00F65150">
      <w:r>
        <w:t xml:space="preserve">Actualmente se está desarrollando un ejercicio académico </w:t>
      </w:r>
      <w:r w:rsidR="001C7DA7">
        <w:t>entre estudiantes de Ingeniería de Sistemas y Tecnología de Sistemas</w:t>
      </w:r>
      <w:r w:rsidR="00854567">
        <w:t xml:space="preserve"> de la Institución Universitaria Antonio José Camacho</w:t>
      </w:r>
      <w:r w:rsidR="001C7DA7">
        <w:t xml:space="preserve"> con la empresa </w:t>
      </w:r>
      <w:r w:rsidR="00E44208">
        <w:t>Sanambiente</w:t>
      </w:r>
      <w:r w:rsidR="001C7DA7">
        <w:t xml:space="preserve"> S.A. que busca construir una aplicación que permita gestionar los datos ambientales de las estaciones que la empresa tiene a lo largo del país. Para ello se han conformado varios equipos que abordan el proyecto desde diferentes aspectos.  Por el tamaño del proyecto se hace necesario aplicar un modelo de gestión que facilite el control y seguimiento de todos los recursos que intervienen.  Por esta razón el objetivo principal </w:t>
      </w:r>
      <w:r w:rsidR="00854567">
        <w:t>de este proyecto es</w:t>
      </w:r>
      <w:r>
        <w:t xml:space="preserve"> </w:t>
      </w:r>
      <w:r w:rsidR="00854567">
        <w:t>crear</w:t>
      </w:r>
      <w:r>
        <w:t xml:space="preserve"> un marco que permita </w:t>
      </w:r>
      <w:r w:rsidR="00854567">
        <w:t xml:space="preserve">administrar </w:t>
      </w:r>
      <w:r>
        <w:t xml:space="preserve">la construcción del proyecto de la empresa, siguiendo estándares de calidad y gestión como cronogramas, tareas de actividades entre otras, </w:t>
      </w:r>
      <w:r w:rsidR="00854567">
        <w:t xml:space="preserve">de tal manera que pueda </w:t>
      </w:r>
      <w:r>
        <w:t>ser replicado para futuros proyectos.</w:t>
      </w:r>
      <w:r w:rsidR="00854567">
        <w:t xml:space="preserve">  Se encuentra en la etapa de diseño y a continuación se muestra los resultados obtenidos hasta el momento.</w:t>
      </w:r>
    </w:p>
    <w:p w14:paraId="0EF20773" w14:textId="77777777" w:rsidR="00854567" w:rsidRDefault="00854567" w:rsidP="00F65150"/>
    <w:p w14:paraId="7F67F201" w14:textId="77777777" w:rsidR="00A84D25" w:rsidRDefault="0052213A" w:rsidP="00F65150">
      <w:pPr>
        <w:rPr>
          <w:b/>
        </w:rPr>
      </w:pPr>
      <w:r>
        <w:rPr>
          <w:b/>
        </w:rPr>
        <w:t>Palabras Claves:</w:t>
      </w:r>
    </w:p>
    <w:p w14:paraId="51BC02EE" w14:textId="093F6BD0" w:rsidR="00A84D25" w:rsidRDefault="0052213A" w:rsidP="00F65150">
      <w:r>
        <w:t>ISO/IEC 29110</w:t>
      </w:r>
      <w:r>
        <w:rPr>
          <w:b/>
        </w:rPr>
        <w:t>,</w:t>
      </w:r>
      <w:r w:rsidR="00046B98">
        <w:rPr>
          <w:b/>
        </w:rPr>
        <w:t xml:space="preserve"> </w:t>
      </w:r>
      <w:r>
        <w:t xml:space="preserve">Gerencia </w:t>
      </w:r>
      <w:r w:rsidR="00046B98">
        <w:t xml:space="preserve">de </w:t>
      </w:r>
      <w:r>
        <w:t>proyecto.</w:t>
      </w:r>
    </w:p>
    <w:p w14:paraId="34C933F6" w14:textId="77777777" w:rsidR="00A84D25" w:rsidRPr="00E01623" w:rsidRDefault="0052213A" w:rsidP="00F65150">
      <w:pPr>
        <w:jc w:val="center"/>
        <w:rPr>
          <w:b/>
          <w:lang w:val="en-US"/>
        </w:rPr>
      </w:pPr>
      <w:r w:rsidRPr="00E01623">
        <w:rPr>
          <w:b/>
          <w:lang w:val="en-US"/>
        </w:rPr>
        <w:t>Abstract</w:t>
      </w:r>
    </w:p>
    <w:p w14:paraId="374811BF" w14:textId="5D3AEC58" w:rsidR="00854567" w:rsidRPr="00046B98" w:rsidRDefault="00854567" w:rsidP="00F651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lang w:val="en-US"/>
        </w:rPr>
      </w:pPr>
      <w:r w:rsidRPr="00046B98">
        <w:rPr>
          <w:lang w:val="en-US"/>
        </w:rPr>
        <w:t xml:space="preserve">An academic exercise is currently being developed among students of Systems Engineering and Systems Technology of the Antonio José Camacho University Institution with the company </w:t>
      </w:r>
      <w:r w:rsidR="00E44208" w:rsidRPr="00046B98">
        <w:rPr>
          <w:lang w:val="en-US"/>
        </w:rPr>
        <w:t>Sanambiente</w:t>
      </w:r>
      <w:r w:rsidRPr="00046B98">
        <w:rPr>
          <w:lang w:val="en-US"/>
        </w:rPr>
        <w:t xml:space="preserve"> S.A. which seeks to build an application that allows managing the environmental data of the stations that the company has throughout the country. For this, several teams have been formed that approach the project from different aspects. Due to the size of the project, it is necessary to </w:t>
      </w:r>
      <w:r w:rsidRPr="00046B98">
        <w:rPr>
          <w:lang w:val="en-US"/>
        </w:rPr>
        <w:lastRenderedPageBreak/>
        <w:t>apply a management model that facilitates the control and monitoring of all the resources involved. For this reason, the main objective of this project is to create a framework that allows managing the construction of the company's project, following quality and management standards such as schedules, tasks of activities among others, so that it can be replicated for future projects. It is in the design stage and the results obtained so far are shown below.</w:t>
      </w:r>
    </w:p>
    <w:p w14:paraId="451B5F1F" w14:textId="77777777" w:rsidR="00A84D25" w:rsidRPr="00046B98" w:rsidRDefault="00A84D25" w:rsidP="00F65150">
      <w:pPr>
        <w:jc w:val="left"/>
        <w:rPr>
          <w:lang w:val="en-US"/>
        </w:rPr>
      </w:pPr>
    </w:p>
    <w:p w14:paraId="461D0DA4" w14:textId="77777777" w:rsidR="00A84D25" w:rsidRPr="00E01623" w:rsidRDefault="0052213A" w:rsidP="00F65150">
      <w:pPr>
        <w:rPr>
          <w:b/>
          <w:lang w:val="en-US"/>
        </w:rPr>
      </w:pPr>
      <w:r w:rsidRPr="00E01623">
        <w:rPr>
          <w:b/>
          <w:lang w:val="en-US"/>
        </w:rPr>
        <w:t>Keywords:</w:t>
      </w:r>
    </w:p>
    <w:p w14:paraId="63A11D33" w14:textId="6117C528" w:rsidR="00A84D25" w:rsidRPr="00E01623" w:rsidRDefault="0052213A" w:rsidP="00F65150">
      <w:pPr>
        <w:rPr>
          <w:lang w:val="en-US"/>
        </w:rPr>
      </w:pPr>
      <w:r w:rsidRPr="00E01623">
        <w:rPr>
          <w:lang w:val="en-US"/>
        </w:rPr>
        <w:t>ISO/IEC 29110,</w:t>
      </w:r>
      <w:r w:rsidR="00046B98">
        <w:rPr>
          <w:lang w:val="en-US"/>
        </w:rPr>
        <w:t xml:space="preserve"> </w:t>
      </w:r>
      <w:r w:rsidRPr="00E01623">
        <w:rPr>
          <w:lang w:val="en-US"/>
        </w:rPr>
        <w:t xml:space="preserve">Project Management </w:t>
      </w:r>
    </w:p>
    <w:p w14:paraId="13B7CECF" w14:textId="77777777" w:rsidR="00A84D25" w:rsidRPr="00046B98" w:rsidRDefault="0052213A" w:rsidP="00F65150">
      <w:pPr>
        <w:pStyle w:val="Ttulo1"/>
        <w:rPr>
          <w:lang w:val="en-US"/>
        </w:rPr>
      </w:pPr>
      <w:bookmarkStart w:id="0" w:name="_gjdgxs" w:colFirst="0" w:colLast="0"/>
      <w:bookmarkEnd w:id="0"/>
      <w:r w:rsidRPr="00A510F2">
        <w:t>Introducción</w:t>
      </w:r>
    </w:p>
    <w:p w14:paraId="70B19D49" w14:textId="77777777" w:rsidR="006B6A38" w:rsidRPr="00046B98" w:rsidRDefault="006B6A38" w:rsidP="00F65150">
      <w:pPr>
        <w:rPr>
          <w:lang w:val="en-US"/>
        </w:rPr>
      </w:pPr>
    </w:p>
    <w:p w14:paraId="1B53F8FB" w14:textId="5AD79B90" w:rsidR="006B6A38" w:rsidRDefault="006B6A38" w:rsidP="00F65150">
      <w:r>
        <w:t>El éxito en un proyecto se mide a partir de la correcta ejecución de presupuestos y recursos que tienen como resultado un producto o servicio que genera valor a la empresa.</w:t>
      </w:r>
      <w:r w:rsidR="00046B98">
        <w:t xml:space="preserve"> </w:t>
      </w:r>
      <w:r>
        <w:t>Dentro de este contexto se ubican habilidades particulares para planear, ejecutar y controlar los procesos y elementos que intervienen en ellos</w:t>
      </w:r>
      <w:r w:rsidR="00D007B2">
        <w:t xml:space="preserve"> </w:t>
      </w:r>
      <w:r w:rsidR="00D007B2">
        <w:fldChar w:fldCharType="begin"/>
      </w:r>
      <w:r w:rsidR="00D007B2">
        <w:instrText xml:space="preserve"> ADDIN ZOTERO_ITEM CSL_CITATION {"citationID":"82XyawUJ","properties":{"formattedCitation":"(Fonseca, 2018)","plainCitation":"(Fonseca, 2018)","noteIndex":0},"citationItems":[{"id":"psdwedsO/BB7I1QDm","uris":["http://zotero.org/users/local/D3NJxJ1a/items/BR5DGD5C"],"uri":["http://zotero.org/users/local/D3NJxJ1a/items/BR5DGD5C"],"itemData":{"id":932,"type":"article-magazine","title":"IMPORTANCIA DE LA METODOLOGÍA Y GESTIÓN DE PROYECTOS DE INFRAESTRUCTURA EN COLOMBIA","container-title":"Uniempresarial","URL":"https://bibliotecadigital.ccb.org.co/bitstream/handle/11520/21086/TNI%20F676i.pdf?sequence=1&amp;isAllowed=y","author":[{"family":"Fonseca","given":"Alejandra"}],"issued":{"date-parts":[["2018"]]}}}],"schema":"https://github.com/citation-style-language/schema/raw/master/csl-citation.json"} </w:instrText>
      </w:r>
      <w:r w:rsidR="00D007B2">
        <w:fldChar w:fldCharType="separate"/>
      </w:r>
      <w:r w:rsidR="00D007B2">
        <w:t>(Fonseca, 2018)</w:t>
      </w:r>
      <w:r w:rsidR="00D007B2">
        <w:fldChar w:fldCharType="end"/>
      </w:r>
      <w:r>
        <w:t>.</w:t>
      </w:r>
      <w:r w:rsidR="00046B98">
        <w:t xml:space="preserve"> </w:t>
      </w:r>
      <w:r>
        <w:t xml:space="preserve">Los </w:t>
      </w:r>
      <w:r w:rsidR="00314822">
        <w:t>desarrollos</w:t>
      </w:r>
      <w:r>
        <w:t xml:space="preserve"> de software no se alejan de esta realidad y requieren además de una metodología que permita </w:t>
      </w:r>
      <w:r w:rsidR="00314822">
        <w:t>crear</w:t>
      </w:r>
      <w:r>
        <w:t xml:space="preserve"> una aplicación</w:t>
      </w:r>
      <w:r w:rsidR="00314822">
        <w:t xml:space="preserve">, unos parámetros que faciliten </w:t>
      </w:r>
      <w:r w:rsidR="00D07611">
        <w:t>la gestión</w:t>
      </w:r>
      <w:r w:rsidR="00314822">
        <w:t xml:space="preserve"> de todos los recursos fundamentales y de apoyo al proyecto.</w:t>
      </w:r>
    </w:p>
    <w:p w14:paraId="7D2CB327" w14:textId="77777777" w:rsidR="00314822" w:rsidRDefault="00314822" w:rsidP="00F65150"/>
    <w:p w14:paraId="2FB324D4" w14:textId="3CC7A2C9" w:rsidR="00314822" w:rsidRDefault="00314822" w:rsidP="00F65150">
      <w:r>
        <w:t>Actualmente, en la Facultad de Ingeniería de la Institución Universitaria Antonio José Camacho (UNIAJC) se desarrolla un producto con la empresa San Ambiente S.A.   que busca gestionar los datos ambientales que captura la empresa a través de estaciones con diferentes sensores y monitores y posteriormente entrega a sus clientes con el propósito de apoyar sus procesos para dar cumplimiento a los lineamientos ambientales dados por el gobierno nacional.</w:t>
      </w:r>
    </w:p>
    <w:p w14:paraId="1ED0D726" w14:textId="51BCCC90" w:rsidR="006B6A38" w:rsidRDefault="006B6A38" w:rsidP="00F65150"/>
    <w:p w14:paraId="1A9861BD" w14:textId="7BD19298" w:rsidR="00A84D25" w:rsidRDefault="00314822" w:rsidP="00F65150">
      <w:r>
        <w:t>Este proyecto articula estudiantes que trabajan desde la visión de la calidad y l</w:t>
      </w:r>
      <w:r w:rsidR="00EA3716">
        <w:t xml:space="preserve">a implementación </w:t>
      </w:r>
      <w:r>
        <w:t>de</w:t>
      </w:r>
      <w:r w:rsidR="00EA3716">
        <w:t>l</w:t>
      </w:r>
      <w:r>
        <w:t xml:space="preserve"> </w:t>
      </w:r>
      <w:r w:rsidR="00EA3716">
        <w:t xml:space="preserve">código </w:t>
      </w:r>
      <w:r w:rsidR="00F54292">
        <w:t xml:space="preserve">siendo necesario </w:t>
      </w:r>
      <w:r>
        <w:t>organizar un equipo de gestión que coordin</w:t>
      </w:r>
      <w:r w:rsidR="00F54292">
        <w:t>e</w:t>
      </w:r>
      <w:r>
        <w:t xml:space="preserve"> la evolución del </w:t>
      </w:r>
      <w:r w:rsidR="00EA3716">
        <w:t>equipo de trabajo mediante alguna técnica que se adec</w:t>
      </w:r>
      <w:r w:rsidR="00F54292">
        <w:t>úe</w:t>
      </w:r>
      <w:r w:rsidR="00EA3716">
        <w:t xml:space="preserve"> </w:t>
      </w:r>
      <w:r w:rsidR="00EA3716">
        <w:lastRenderedPageBreak/>
        <w:t xml:space="preserve">a las características del grupo.  De aquí surge el objetivo general de este trabajo que consiste en </w:t>
      </w:r>
      <w:r w:rsidR="0052213A">
        <w:t xml:space="preserve">diseñar un marco </w:t>
      </w:r>
      <w:r w:rsidR="00EA3716">
        <w:t>para</w:t>
      </w:r>
      <w:r w:rsidR="0052213A">
        <w:t xml:space="preserve"> guiar la construcción del proyecto </w:t>
      </w:r>
      <w:r w:rsidR="00046B98">
        <w:t>con estándares</w:t>
      </w:r>
      <w:r w:rsidR="0052213A">
        <w:t xml:space="preserve"> de calidad </w:t>
      </w:r>
      <w:r w:rsidR="00EA3716">
        <w:t>para</w:t>
      </w:r>
      <w:r w:rsidR="0052213A">
        <w:t xml:space="preserve"> ser replicado en proyectos futuros. </w:t>
      </w:r>
    </w:p>
    <w:p w14:paraId="62EA3FB0" w14:textId="77777777" w:rsidR="00A84D25" w:rsidRDefault="00A84D25" w:rsidP="00F65150"/>
    <w:p w14:paraId="1E8B5B45" w14:textId="15D42E85" w:rsidR="00A30827" w:rsidRDefault="00EA3716" w:rsidP="00F65150">
      <w:r>
        <w:t>Como resultado</w:t>
      </w:r>
      <w:r w:rsidR="0052213A">
        <w:t xml:space="preserve"> </w:t>
      </w:r>
      <w:r w:rsidR="001C7DA7">
        <w:t xml:space="preserve">en esta etapa </w:t>
      </w:r>
      <w:r w:rsidR="0052213A">
        <w:t>se obtuvieron los artefactos y pasos necesarios estructurados para ejecutar los lineamientos de gestión del proyecto.</w:t>
      </w:r>
      <w:bookmarkStart w:id="1" w:name="_30j0zll" w:colFirst="0" w:colLast="0"/>
      <w:bookmarkEnd w:id="1"/>
    </w:p>
    <w:p w14:paraId="68CA1362" w14:textId="76C5D50D" w:rsidR="00A84D25" w:rsidRDefault="0052213A" w:rsidP="00F65150">
      <w:pPr>
        <w:pStyle w:val="Ttulo1"/>
      </w:pPr>
      <w:r>
        <w:t>Capítulo 1: Marco teórico</w:t>
      </w:r>
    </w:p>
    <w:p w14:paraId="2B5679F5" w14:textId="77777777" w:rsidR="00A84D25" w:rsidRDefault="0052213A" w:rsidP="00F65150">
      <w:pPr>
        <w:rPr>
          <w:b/>
        </w:rPr>
      </w:pPr>
      <w:r>
        <w:rPr>
          <w:b/>
        </w:rPr>
        <w:t>Estándar ISO/IEC 29110</w:t>
      </w:r>
    </w:p>
    <w:p w14:paraId="2F91804D" w14:textId="18922168" w:rsidR="00A84D25" w:rsidRDefault="0052213A" w:rsidP="00F65150">
      <w:r>
        <w:t xml:space="preserve">Es una norma ISO bajo el título </w:t>
      </w:r>
      <w:r w:rsidR="00F54292">
        <w:t>“</w:t>
      </w:r>
      <w:r>
        <w:rPr>
          <w:i/>
        </w:rPr>
        <w:t>Ingeniería de Software – Perfiles del ciclo de vida para entidades muy pequeñas</w:t>
      </w:r>
      <w:r>
        <w:t xml:space="preserve"> (</w:t>
      </w:r>
      <w:proofErr w:type="spellStart"/>
      <w:r>
        <w:t>Very</w:t>
      </w:r>
      <w:proofErr w:type="spellEnd"/>
      <w:r>
        <w:t xml:space="preserve"> Small </w:t>
      </w:r>
      <w:proofErr w:type="spellStart"/>
      <w:r>
        <w:t>Enterprises</w:t>
      </w:r>
      <w:proofErr w:type="spellEnd"/>
      <w:r>
        <w:t xml:space="preserve"> (VSEs))</w:t>
      </w:r>
      <w:r w:rsidR="00F54292">
        <w:t>”</w:t>
      </w:r>
      <w:r>
        <w:t>. La norma se basa en subconjuntos de elementos normativos apropiados, conocidos como perfiles VSE. El propósito de los perfiles VSE es definir un subconjunto de normas internacionales para el contexto de VSE</w:t>
      </w:r>
      <w:r w:rsidR="00923F74">
        <w:t xml:space="preserve"> </w:t>
      </w:r>
      <w:r w:rsidR="00923F74">
        <w:fldChar w:fldCharType="begin"/>
      </w:r>
      <w:r w:rsidR="00923F74">
        <w:instrText xml:space="preserve"> ADDIN ZOTERO_ITEM CSL_CITATION {"citationID":"OF3xgSQ5","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23F74">
        <w:fldChar w:fldCharType="separate"/>
      </w:r>
      <w:r w:rsidR="00AB398C" w:rsidRPr="00AB398C">
        <w:t>(ISO/IEC, 2011, p. vi)</w:t>
      </w:r>
      <w:r w:rsidR="00923F74">
        <w:fldChar w:fldCharType="end"/>
      </w:r>
      <w:r>
        <w:t>.</w:t>
      </w:r>
    </w:p>
    <w:p w14:paraId="7BF3CAB5" w14:textId="77777777" w:rsidR="00A84D25" w:rsidRDefault="00A84D25" w:rsidP="00F65150"/>
    <w:p w14:paraId="52B47F8F" w14:textId="0C63A9D8" w:rsidR="00A84D25" w:rsidRDefault="0052213A" w:rsidP="00F65150">
      <w:r>
        <w:t xml:space="preserve">La norma ha sido desarrollada para mejorar la calidad de los productos y/o servicios y el rendimiento de los procesos </w:t>
      </w:r>
      <w:r w:rsidR="00F54292">
        <w:t>en pymes para</w:t>
      </w:r>
      <w:r>
        <w:t xml:space="preserve"> contar con los mismos niveles de competitividad en el mercado que las grandes </w:t>
      </w:r>
      <w:r w:rsidR="00F54292">
        <w:t>industrias</w:t>
      </w:r>
      <w:r>
        <w:t xml:space="preserve">. La ISO/IEC 29110 está dirigida al público objetivo que se encuentra divido en 5 partes (ver </w:t>
      </w:r>
      <w:r w:rsidR="00B4671A">
        <w:t>Tabla 1</w:t>
      </w:r>
      <w:r>
        <w:t>):</w:t>
      </w:r>
    </w:p>
    <w:p w14:paraId="2ACB2BD2" w14:textId="147D2CD6" w:rsidR="0019541A" w:rsidRPr="0019541A" w:rsidRDefault="0019541A" w:rsidP="00F65150">
      <w:pPr>
        <w:pStyle w:val="Descripcin"/>
        <w:keepNext/>
        <w:spacing w:line="360" w:lineRule="auto"/>
        <w:rPr>
          <w:color w:val="auto"/>
          <w:sz w:val="24"/>
          <w:szCs w:val="24"/>
        </w:rPr>
      </w:pPr>
      <w:r w:rsidRPr="0019541A">
        <w:rPr>
          <w:color w:val="auto"/>
          <w:sz w:val="24"/>
          <w:szCs w:val="24"/>
        </w:rPr>
        <w:t xml:space="preserve">Tabla </w:t>
      </w:r>
      <w:r w:rsidRPr="0019541A">
        <w:rPr>
          <w:color w:val="auto"/>
          <w:sz w:val="24"/>
          <w:szCs w:val="24"/>
        </w:rPr>
        <w:fldChar w:fldCharType="begin"/>
      </w:r>
      <w:r w:rsidRPr="0019541A">
        <w:rPr>
          <w:color w:val="auto"/>
          <w:sz w:val="24"/>
          <w:szCs w:val="24"/>
        </w:rPr>
        <w:instrText xml:space="preserve"> SEQ Tabla \* ARABIC </w:instrText>
      </w:r>
      <w:r w:rsidRPr="0019541A">
        <w:rPr>
          <w:color w:val="auto"/>
          <w:sz w:val="24"/>
          <w:szCs w:val="24"/>
        </w:rPr>
        <w:fldChar w:fldCharType="separate"/>
      </w:r>
      <w:r w:rsidRPr="0019541A">
        <w:rPr>
          <w:noProof/>
          <w:color w:val="auto"/>
          <w:sz w:val="24"/>
          <w:szCs w:val="24"/>
        </w:rPr>
        <w:t>1</w:t>
      </w:r>
      <w:r w:rsidRPr="0019541A">
        <w:rPr>
          <w:color w:val="auto"/>
          <w:sz w:val="24"/>
          <w:szCs w:val="24"/>
        </w:rPr>
        <w:fldChar w:fldCharType="end"/>
      </w:r>
      <w:r w:rsidRPr="0019541A">
        <w:rPr>
          <w:color w:val="auto"/>
          <w:sz w:val="24"/>
          <w:szCs w:val="24"/>
        </w:rPr>
        <w:t>. Público objetivo ISO/IEC 29110</w:t>
      </w:r>
      <w:r w:rsidRPr="0019541A">
        <w:rPr>
          <w:color w:val="000000"/>
          <w:sz w:val="24"/>
          <w:szCs w:val="24"/>
          <w:vertAlign w:val="superscript"/>
        </w:rPr>
        <w:footnoteReference w:id="1"/>
      </w:r>
    </w:p>
    <w:tbl>
      <w:tblPr>
        <w:tblStyle w:val="Tablaconcuadrcula"/>
        <w:tblW w:w="0" w:type="auto"/>
        <w:tblLook w:val="04A0" w:firstRow="1" w:lastRow="0" w:firstColumn="1" w:lastColumn="0" w:noHBand="0" w:noVBand="1"/>
      </w:tblPr>
      <w:tblGrid>
        <w:gridCol w:w="1943"/>
        <w:gridCol w:w="2004"/>
        <w:gridCol w:w="4881"/>
      </w:tblGrid>
      <w:tr w:rsidR="00046B98" w14:paraId="66075BB7" w14:textId="77777777" w:rsidTr="002238A2">
        <w:tc>
          <w:tcPr>
            <w:tcW w:w="1976" w:type="dxa"/>
          </w:tcPr>
          <w:p w14:paraId="488C2CE2" w14:textId="2E3CFA38" w:rsidR="00046B98" w:rsidRPr="00B4671A" w:rsidRDefault="00046B98" w:rsidP="00F65150">
            <w:pPr>
              <w:spacing w:line="360" w:lineRule="auto"/>
              <w:jc w:val="center"/>
              <w:rPr>
                <w:b/>
                <w:bCs/>
              </w:rPr>
            </w:pPr>
            <w:r w:rsidRPr="00B4671A">
              <w:rPr>
                <w:b/>
                <w:bCs/>
              </w:rPr>
              <w:t>ISO/IEC 29110</w:t>
            </w:r>
          </w:p>
        </w:tc>
        <w:tc>
          <w:tcPr>
            <w:tcW w:w="1847" w:type="dxa"/>
          </w:tcPr>
          <w:p w14:paraId="44A2AD59" w14:textId="4AC2F6C0" w:rsidR="00046B98" w:rsidRPr="00B4671A" w:rsidRDefault="00046B98" w:rsidP="00F65150">
            <w:pPr>
              <w:spacing w:line="360" w:lineRule="auto"/>
              <w:jc w:val="center"/>
              <w:rPr>
                <w:b/>
                <w:bCs/>
              </w:rPr>
            </w:pPr>
            <w:r w:rsidRPr="00B4671A">
              <w:rPr>
                <w:b/>
                <w:bCs/>
              </w:rPr>
              <w:t>Título</w:t>
            </w:r>
          </w:p>
        </w:tc>
        <w:tc>
          <w:tcPr>
            <w:tcW w:w="5005" w:type="dxa"/>
          </w:tcPr>
          <w:p w14:paraId="2FE1019B" w14:textId="7353B60C" w:rsidR="00046B98" w:rsidRPr="00B4671A" w:rsidRDefault="00046B98" w:rsidP="00F65150">
            <w:pPr>
              <w:spacing w:line="360" w:lineRule="auto"/>
              <w:jc w:val="center"/>
              <w:rPr>
                <w:b/>
                <w:bCs/>
              </w:rPr>
            </w:pPr>
            <w:r w:rsidRPr="00B4671A">
              <w:rPr>
                <w:b/>
                <w:bCs/>
              </w:rPr>
              <w:t>Público objetivo</w:t>
            </w:r>
          </w:p>
        </w:tc>
      </w:tr>
      <w:tr w:rsidR="00046B98" w14:paraId="4AFD5D30" w14:textId="77777777" w:rsidTr="002238A2">
        <w:tc>
          <w:tcPr>
            <w:tcW w:w="1976" w:type="dxa"/>
          </w:tcPr>
          <w:p w14:paraId="5A1C8A88" w14:textId="77777777" w:rsidR="00B4671A" w:rsidRDefault="00B4671A" w:rsidP="00F65150">
            <w:pPr>
              <w:spacing w:line="360" w:lineRule="auto"/>
              <w:jc w:val="center"/>
            </w:pPr>
          </w:p>
          <w:p w14:paraId="43567577" w14:textId="7BE34D61" w:rsidR="00046B98" w:rsidRDefault="00046B98" w:rsidP="00F65150">
            <w:pPr>
              <w:spacing w:line="360" w:lineRule="auto"/>
              <w:jc w:val="center"/>
            </w:pPr>
            <w:r>
              <w:t>Parte 1</w:t>
            </w:r>
          </w:p>
        </w:tc>
        <w:tc>
          <w:tcPr>
            <w:tcW w:w="1847" w:type="dxa"/>
          </w:tcPr>
          <w:p w14:paraId="75022B5E" w14:textId="77777777" w:rsidR="00B4671A" w:rsidRDefault="00B4671A" w:rsidP="00F65150">
            <w:pPr>
              <w:spacing w:line="360" w:lineRule="auto"/>
              <w:jc w:val="center"/>
            </w:pPr>
          </w:p>
          <w:p w14:paraId="66E524FA" w14:textId="3B9F9ACB" w:rsidR="00046B98" w:rsidRDefault="00B4671A" w:rsidP="00F65150">
            <w:pPr>
              <w:spacing w:line="360" w:lineRule="auto"/>
              <w:jc w:val="center"/>
            </w:pPr>
            <w:r>
              <w:t>Panorama general</w:t>
            </w:r>
          </w:p>
        </w:tc>
        <w:tc>
          <w:tcPr>
            <w:tcW w:w="5005" w:type="dxa"/>
          </w:tcPr>
          <w:p w14:paraId="7FC88759" w14:textId="01B568AB" w:rsidR="00046B98" w:rsidRDefault="00B4671A" w:rsidP="00F65150">
            <w:pPr>
              <w:spacing w:line="360" w:lineRule="auto"/>
            </w:pPr>
            <w:r>
              <w:t>VSEs, evaluadores, productores de estándares, vendedores de herramientas y vendedores de metodologías.</w:t>
            </w:r>
          </w:p>
        </w:tc>
      </w:tr>
      <w:tr w:rsidR="00046B98" w14:paraId="1BEA9359" w14:textId="77777777" w:rsidTr="002238A2">
        <w:tc>
          <w:tcPr>
            <w:tcW w:w="1976" w:type="dxa"/>
          </w:tcPr>
          <w:p w14:paraId="2CFC525C" w14:textId="77777777" w:rsidR="00B4671A" w:rsidRDefault="00B4671A" w:rsidP="00F65150">
            <w:pPr>
              <w:spacing w:line="360" w:lineRule="auto"/>
              <w:jc w:val="center"/>
            </w:pPr>
          </w:p>
          <w:p w14:paraId="74ECDE04" w14:textId="1B83DE85" w:rsidR="00046B98" w:rsidRDefault="00046B98" w:rsidP="00F65150">
            <w:pPr>
              <w:spacing w:line="360" w:lineRule="auto"/>
              <w:jc w:val="center"/>
            </w:pPr>
            <w:r>
              <w:t>Parte 2</w:t>
            </w:r>
          </w:p>
        </w:tc>
        <w:tc>
          <w:tcPr>
            <w:tcW w:w="1847" w:type="dxa"/>
          </w:tcPr>
          <w:p w14:paraId="2D271CD8" w14:textId="77777777" w:rsidR="00B4671A" w:rsidRDefault="00B4671A" w:rsidP="00F65150">
            <w:pPr>
              <w:spacing w:line="360" w:lineRule="auto"/>
              <w:jc w:val="center"/>
            </w:pPr>
          </w:p>
          <w:p w14:paraId="3E0E28A7" w14:textId="66F0562E" w:rsidR="00046B98" w:rsidRDefault="00B4671A" w:rsidP="00F65150">
            <w:pPr>
              <w:spacing w:line="360" w:lineRule="auto"/>
              <w:jc w:val="center"/>
            </w:pPr>
            <w:r>
              <w:t>Marco y taxonomía</w:t>
            </w:r>
          </w:p>
        </w:tc>
        <w:tc>
          <w:tcPr>
            <w:tcW w:w="5005" w:type="dxa"/>
          </w:tcPr>
          <w:p w14:paraId="403A6968" w14:textId="7ED89D93" w:rsidR="00046B98" w:rsidRDefault="00B4671A" w:rsidP="00F65150">
            <w:pPr>
              <w:spacing w:line="360" w:lineRule="auto"/>
            </w:pPr>
            <w:r>
              <w:t>Productores de normas, proveedores de herramientas y proveedores de metodologías. No está diseñado para VSEs.</w:t>
            </w:r>
          </w:p>
        </w:tc>
      </w:tr>
      <w:tr w:rsidR="00046B98" w14:paraId="2755503C" w14:textId="77777777" w:rsidTr="002238A2">
        <w:tc>
          <w:tcPr>
            <w:tcW w:w="1976" w:type="dxa"/>
          </w:tcPr>
          <w:p w14:paraId="11238BA3" w14:textId="010BC9B5" w:rsidR="00046B98" w:rsidRDefault="00046B98" w:rsidP="00F65150">
            <w:pPr>
              <w:spacing w:line="360" w:lineRule="auto"/>
              <w:jc w:val="center"/>
            </w:pPr>
            <w:r>
              <w:lastRenderedPageBreak/>
              <w:t>Parte 3</w:t>
            </w:r>
          </w:p>
        </w:tc>
        <w:tc>
          <w:tcPr>
            <w:tcW w:w="1847" w:type="dxa"/>
          </w:tcPr>
          <w:p w14:paraId="1BB09893" w14:textId="0D1868BF" w:rsidR="00046B98" w:rsidRDefault="00B4671A" w:rsidP="00F65150">
            <w:pPr>
              <w:spacing w:line="360" w:lineRule="auto"/>
              <w:jc w:val="center"/>
            </w:pPr>
            <w:r>
              <w:t>Guía de evaluación</w:t>
            </w:r>
          </w:p>
        </w:tc>
        <w:tc>
          <w:tcPr>
            <w:tcW w:w="5005" w:type="dxa"/>
          </w:tcPr>
          <w:p w14:paraId="60DA0742" w14:textId="3F5A46C2" w:rsidR="00046B98" w:rsidRDefault="00B4671A" w:rsidP="00F65150">
            <w:pPr>
              <w:spacing w:line="360" w:lineRule="auto"/>
            </w:pPr>
            <w:r>
              <w:t>Asesores y VSEs.</w:t>
            </w:r>
          </w:p>
        </w:tc>
      </w:tr>
      <w:tr w:rsidR="00046B98" w14:paraId="381421DC" w14:textId="77777777" w:rsidTr="002238A2">
        <w:tc>
          <w:tcPr>
            <w:tcW w:w="1976" w:type="dxa"/>
          </w:tcPr>
          <w:p w14:paraId="0EF3DECC" w14:textId="70CE171B" w:rsidR="00046B98" w:rsidRDefault="00046B98" w:rsidP="00F65150">
            <w:pPr>
              <w:spacing w:line="360" w:lineRule="auto"/>
              <w:jc w:val="center"/>
            </w:pPr>
            <w:r>
              <w:t>Parte 4</w:t>
            </w:r>
          </w:p>
        </w:tc>
        <w:tc>
          <w:tcPr>
            <w:tcW w:w="1847" w:type="dxa"/>
          </w:tcPr>
          <w:p w14:paraId="3CB6F926" w14:textId="18E40DF2" w:rsidR="00046B98" w:rsidRDefault="00B4671A" w:rsidP="00F65150">
            <w:pPr>
              <w:spacing w:line="360" w:lineRule="auto"/>
              <w:jc w:val="center"/>
            </w:pPr>
            <w:r>
              <w:t>Especificaciones de perfil</w:t>
            </w:r>
          </w:p>
        </w:tc>
        <w:tc>
          <w:tcPr>
            <w:tcW w:w="5005" w:type="dxa"/>
          </w:tcPr>
          <w:p w14:paraId="5280F3C1" w14:textId="5CF56FA6" w:rsidR="00046B98" w:rsidRDefault="00B4671A" w:rsidP="00F65150">
            <w:pPr>
              <w:spacing w:line="360" w:lineRule="auto"/>
            </w:pPr>
            <w:r>
              <w:t>Productores de normas, proveedores de herramientas y proveedores de metodologías. No está diseñado para VSEs.</w:t>
            </w:r>
          </w:p>
        </w:tc>
      </w:tr>
      <w:tr w:rsidR="00046B98" w14:paraId="2BB3C5DA" w14:textId="77777777" w:rsidTr="002238A2">
        <w:tc>
          <w:tcPr>
            <w:tcW w:w="1976" w:type="dxa"/>
          </w:tcPr>
          <w:p w14:paraId="7763BA3A" w14:textId="3D57D80A" w:rsidR="00046B98" w:rsidRDefault="00046B98" w:rsidP="00F65150">
            <w:pPr>
              <w:spacing w:line="360" w:lineRule="auto"/>
              <w:jc w:val="center"/>
            </w:pPr>
            <w:r>
              <w:t>Parte 5</w:t>
            </w:r>
          </w:p>
        </w:tc>
        <w:tc>
          <w:tcPr>
            <w:tcW w:w="1847" w:type="dxa"/>
          </w:tcPr>
          <w:p w14:paraId="47EC43F2" w14:textId="05AD8AF6" w:rsidR="00046B98" w:rsidRDefault="00B4671A" w:rsidP="00F65150">
            <w:pPr>
              <w:spacing w:line="360" w:lineRule="auto"/>
              <w:jc w:val="center"/>
            </w:pPr>
            <w:r>
              <w:t>Guía de gestión e ingeniería</w:t>
            </w:r>
          </w:p>
        </w:tc>
        <w:tc>
          <w:tcPr>
            <w:tcW w:w="5005" w:type="dxa"/>
          </w:tcPr>
          <w:p w14:paraId="4DF784F0" w14:textId="06F33111" w:rsidR="00046B98" w:rsidRDefault="00B4671A" w:rsidP="00F65150">
            <w:pPr>
              <w:spacing w:line="360" w:lineRule="auto"/>
            </w:pPr>
            <w:r>
              <w:t>VSEs.</w:t>
            </w:r>
          </w:p>
        </w:tc>
      </w:tr>
    </w:tbl>
    <w:p w14:paraId="25D943F3" w14:textId="77777777" w:rsidR="00046B98" w:rsidRDefault="00046B98" w:rsidP="00F65150"/>
    <w:p w14:paraId="26531EEE" w14:textId="773FF61F" w:rsidR="00A84D25" w:rsidRDefault="0052213A" w:rsidP="00F65150">
      <w:r>
        <w:t xml:space="preserve">La norma proporciona procesos de </w:t>
      </w:r>
      <w:r>
        <w:rPr>
          <w:i/>
        </w:rPr>
        <w:t>gestión de proyectos</w:t>
      </w:r>
      <w:r>
        <w:t xml:space="preserve"> e </w:t>
      </w:r>
      <w:r>
        <w:rPr>
          <w:i/>
        </w:rPr>
        <w:t>implementación de software</w:t>
      </w:r>
      <w:r>
        <w:t xml:space="preserve">, las prácticas que integran están basadas en la selección de la ISO/IEC 12207:2008, bajo el título </w:t>
      </w:r>
      <w:r w:rsidR="00F54292">
        <w:t>“</w:t>
      </w:r>
      <w:r>
        <w:rPr>
          <w:i/>
        </w:rPr>
        <w:t xml:space="preserve">Sistemas e ingeniería de software – Procesos del ciclo de vida del software </w:t>
      </w:r>
      <w:r>
        <w:t>e ISO/IEC 15289:2006</w:t>
      </w:r>
      <w:r w:rsidR="00F54292">
        <w:t>”</w:t>
      </w:r>
      <w:r>
        <w:t xml:space="preserve">, </w:t>
      </w:r>
      <w:r w:rsidR="00F54292">
        <w:t>presentado los productos y documentos requeridos en cada etapa</w:t>
      </w:r>
      <w:r w:rsidR="00C016FE">
        <w:t xml:space="preserve"> </w:t>
      </w:r>
      <w:r w:rsidR="00923F74">
        <w:fldChar w:fldCharType="begin"/>
      </w:r>
      <w:r w:rsidR="00923F74">
        <w:instrText xml:space="preserve"> ADDIN ZOTERO_ITEM CSL_CITATION {"citationID":"tS3x2gEl","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923F74">
        <w:fldChar w:fldCharType="separate"/>
      </w:r>
      <w:r w:rsidR="00AB398C" w:rsidRPr="00AB398C">
        <w:t>(ISO/IEC, 2011, p. 3)</w:t>
      </w:r>
      <w:r w:rsidR="00923F74">
        <w:fldChar w:fldCharType="end"/>
      </w:r>
      <w:r>
        <w:t xml:space="preserve"> (ver Figura </w:t>
      </w:r>
      <w:r w:rsidR="00A510F2">
        <w:t>1</w:t>
      </w:r>
      <w:r>
        <w:t>).</w:t>
      </w:r>
    </w:p>
    <w:p w14:paraId="5DD65ED6" w14:textId="008DDD17" w:rsidR="00A84D25" w:rsidRDefault="0019541A" w:rsidP="00F65150">
      <w:r>
        <w:rPr>
          <w:noProof/>
        </w:rPr>
        <mc:AlternateContent>
          <mc:Choice Requires="wpg">
            <w:drawing>
              <wp:inline distT="0" distB="0" distL="0" distR="0" wp14:anchorId="79EE0C97" wp14:editId="16107592">
                <wp:extent cx="5551170" cy="3040380"/>
                <wp:effectExtent l="57150" t="38100" r="68580" b="102870"/>
                <wp:docPr id="10" name="Grupo 10"/>
                <wp:cNvGraphicFramePr/>
                <a:graphic xmlns:a="http://schemas.openxmlformats.org/drawingml/2006/main">
                  <a:graphicData uri="http://schemas.microsoft.com/office/word/2010/wordprocessingGroup">
                    <wpg:wgp>
                      <wpg:cNvGrpSpPr/>
                      <wpg:grpSpPr>
                        <a:xfrm>
                          <a:off x="0" y="0"/>
                          <a:ext cx="5551170" cy="3040380"/>
                          <a:chOff x="0" y="0"/>
                          <a:chExt cx="6048723" cy="3472426"/>
                        </a:xfrm>
                      </wpg:grpSpPr>
                      <wps:wsp>
                        <wps:cNvPr id="1" name="Rectángulo 1"/>
                        <wps:cNvSpPr/>
                        <wps:spPr>
                          <a:xfrm>
                            <a:off x="0" y="190474"/>
                            <a:ext cx="1219200" cy="620952"/>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60EC1B6" w14:textId="77777777" w:rsidR="0019541A" w:rsidRPr="00C81C21" w:rsidRDefault="0019541A" w:rsidP="0019541A">
                              <w:pPr>
                                <w:jc w:val="center"/>
                              </w:pPr>
                              <w:r w:rsidRPr="00C81C21">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ángulo redondeado 2"/>
                        <wps:cNvSpPr/>
                        <wps:spPr>
                          <a:xfrm>
                            <a:off x="1897232" y="0"/>
                            <a:ext cx="1908850" cy="830580"/>
                          </a:xfrm>
                          <a:prstGeom prst="round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7F2A092D" w14:textId="20DDD302" w:rsidR="0019541A" w:rsidRPr="00C81C21" w:rsidRDefault="00DF42C5" w:rsidP="0019541A">
                              <w:pPr>
                                <w:jc w:val="center"/>
                              </w:pPr>
                              <w:r>
                                <w:t xml:space="preserve">Proceso: </w:t>
                              </w:r>
                              <w:r w:rsidR="0019541A" w:rsidRPr="00C81C21">
                                <w:t>Gestión de</w:t>
                              </w:r>
                              <w:r w:rsidR="00C016FE">
                                <w:t xml:space="preserve"> p</w:t>
                              </w:r>
                              <w:r w:rsidR="0019541A" w:rsidRPr="00C81C21">
                                <w:t>royecto</w:t>
                              </w:r>
                              <w:r w:rsidR="003F6610">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Conector recto de flecha 4"/>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 name="Flecha arriba y abajo 5"/>
                        <wps:cNvSpPr/>
                        <wps:spPr>
                          <a:xfrm>
                            <a:off x="2524269" y="852877"/>
                            <a:ext cx="754379" cy="1514291"/>
                          </a:xfrm>
                          <a:prstGeom prst="upDownArrow">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ángulo redondeado 6"/>
                        <wps:cNvSpPr/>
                        <wps:spPr>
                          <a:xfrm>
                            <a:off x="1830808" y="2367168"/>
                            <a:ext cx="1926034" cy="1105258"/>
                          </a:xfrm>
                          <a:prstGeom prst="roundRect">
                            <a:avLst/>
                          </a:prstGeom>
                          <a:solidFill>
                            <a:schemeClr val="tx2">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0AAF0E0B" w14:textId="38CBAA0E" w:rsidR="0019541A" w:rsidRPr="00C81C21" w:rsidRDefault="00DF42C5" w:rsidP="0019541A">
                              <w:pPr>
                                <w:jc w:val="center"/>
                              </w:pPr>
                              <w:r>
                                <w:t xml:space="preserve">Proceso: </w:t>
                              </w:r>
                              <w:r w:rsidR="0019541A" w:rsidRPr="00C81C21">
                                <w:t xml:space="preserve">Implementación del </w:t>
                              </w:r>
                            </w:p>
                            <w:p w14:paraId="78BA77DC" w14:textId="77777777" w:rsidR="0019541A" w:rsidRPr="00C81C21" w:rsidRDefault="0019541A" w:rsidP="0019541A">
                              <w:pPr>
                                <w:jc w:val="center"/>
                              </w:pPr>
                              <w:r w:rsidRPr="00C81C21">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Conector recto de flecha 7"/>
                        <wps:cNvCnPr>
                          <a:stCxn id="9" idx="3"/>
                          <a:endCxn id="8" idx="1"/>
                        </wps:cNvCnPr>
                        <wps:spPr>
                          <a:xfrm flipV="1">
                            <a:off x="3756841" y="2916897"/>
                            <a:ext cx="432892" cy="2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Rectángulo 8"/>
                        <wps:cNvSpPr/>
                        <wps:spPr>
                          <a:xfrm>
                            <a:off x="4189733" y="2623526"/>
                            <a:ext cx="1858990" cy="586740"/>
                          </a:xfrm>
                          <a:prstGeom prst="rect">
                            <a:avLst/>
                          </a:prstGeom>
                          <a:solidFill>
                            <a:schemeClr val="tx2">
                              <a:lumMod val="20000"/>
                              <a:lumOff val="80000"/>
                            </a:schemeClr>
                          </a:solidFill>
                          <a:ln>
                            <a:solidFill>
                              <a:schemeClr val="tx2">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4953825" w14:textId="34DF0AB6" w:rsidR="0019541A" w:rsidRPr="00C81C21" w:rsidRDefault="0019541A" w:rsidP="0019541A">
                              <w:pPr>
                                <w:jc w:val="center"/>
                              </w:pPr>
                              <w:r w:rsidRPr="00C81C21">
                                <w:t>Configuración</w:t>
                              </w:r>
                              <w:r w:rsidR="00C016FE">
                                <w:t xml:space="preserve"> de </w:t>
                              </w:r>
                              <w:r w:rsidRPr="00C81C21">
                                <w:t xml:space="preserve"> </w:t>
                              </w:r>
                            </w:p>
                            <w:p w14:paraId="0B97BBC9" w14:textId="77777777" w:rsidR="0019541A" w:rsidRPr="00C81C21" w:rsidRDefault="0019541A" w:rsidP="0019541A">
                              <w:pPr>
                                <w:jc w:val="center"/>
                              </w:pPr>
                              <w:r w:rsidRPr="00C81C21">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9EE0C97" id="Grupo 10" o:spid="_x0000_s1026" style="width:437.1pt;height:239.4pt;mso-position-horizontal-relative:char;mso-position-vertical-relative:line" coordsize="60487,347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">
                <v:rect id="Rectángulo 1" o:spid="_x0000_s1027" style="position:absolute;top:1904;width:12192;height:6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" fillcolor="#c6d9f1 [671]" strokecolor="#c6d9f1 [671]">
                  <v:shadow on="t" color="black" opacity="24903f" origin=",.5" offset="0,.55556mm"/>
                  <v:textbox>
                    <w:txbxContent>
                      <w:p w14:paraId="060EC1B6" w14:textId="77777777" w:rsidR="0019541A" w:rsidRPr="00C81C21" w:rsidRDefault="0019541A" w:rsidP="0019541A">
                        <w:pPr>
                          <w:jc w:val="center"/>
                        </w:pPr>
                        <w:r w:rsidRPr="00C81C21">
                          <w:t>Declaración de trabajo</w:t>
                        </w:r>
                      </w:p>
                    </w:txbxContent>
                  </v:textbox>
                </v:rect>
                <v:roundrect id="Rectángulo redondeado 2" o:spid="_x0000_s1028" style="position:absolute;left:18972;width:19088;height:83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" fillcolor="#c6d9f1 [671]" strokecolor="#c6d9f1 [671]">
                  <v:shadow on="t" color="black" opacity="24903f" origin=",.5" offset="0,.55556mm"/>
                  <v:textbox>
                    <w:txbxContent>
                      <w:p w14:paraId="7F2A092D" w14:textId="20DDD302" w:rsidR="0019541A" w:rsidRPr="00C81C21" w:rsidRDefault="00DF42C5" w:rsidP="0019541A">
                        <w:pPr>
                          <w:jc w:val="center"/>
                        </w:pPr>
                        <w:r>
                          <w:t xml:space="preserve">Proceso: </w:t>
                        </w:r>
                        <w:r w:rsidR="0019541A" w:rsidRPr="00C81C21">
                          <w:t>Gestión de</w:t>
                        </w:r>
                        <w:r w:rsidR="00C016FE">
                          <w:t xml:space="preserve"> p</w:t>
                        </w:r>
                        <w:r w:rsidR="0019541A" w:rsidRPr="00C81C21">
                          <w:t>royecto</w:t>
                        </w:r>
                        <w:r w:rsidR="003F6610">
                          <w:t>s</w:t>
                        </w:r>
                      </w:p>
                    </w:txbxContent>
                  </v:textbox>
                </v:roundrect>
                <v:shapetype id="_x0000_t32" coordsize="21600,21600" o:spt="32" o:oned="t" path="m,l21600,21600e" filled="f">
                  <v:path arrowok="t" fillok="f" o:connecttype="none"/>
                  <o:lock v:ext="edit" shapetype="t"/>
                </v:shapetype>
                <v:shape id="Conector recto de flecha 4"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" strokecolor="#4579b8 [3044]">
                  <v:stroke endarrow="block"/>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8528;width:7544;height:1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" adj=",5380" fillcolor="#c6d9f1 [671]" strokecolor="#c6d9f1 [671]">
                  <v:shadow on="t" color="black" opacity="24903f" origin=",.5" offset="0,.55556mm"/>
                </v:shape>
                <v:roundrect id="Rectángulo redondeado 6" o:spid="_x0000_s1031" style="position:absolute;left:18308;top:23671;width:19260;height:110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" fillcolor="#c6d9f1 [671]" strokecolor="#dbe5f1 [660]">
                  <v:shadow on="t" color="black" opacity="24903f" origin=",.5" offset="0,.55556mm"/>
                  <v:textbox>
                    <w:txbxContent>
                      <w:p w14:paraId="0AAF0E0B" w14:textId="38CBAA0E" w:rsidR="0019541A" w:rsidRPr="00C81C21" w:rsidRDefault="00DF42C5" w:rsidP="0019541A">
                        <w:pPr>
                          <w:jc w:val="center"/>
                        </w:pPr>
                        <w:r>
                          <w:t xml:space="preserve">Proceso: </w:t>
                        </w:r>
                        <w:r w:rsidR="0019541A" w:rsidRPr="00C81C21">
                          <w:t xml:space="preserve">Implementación del </w:t>
                        </w:r>
                      </w:p>
                      <w:p w14:paraId="78BA77DC" w14:textId="77777777" w:rsidR="0019541A" w:rsidRPr="00C81C21" w:rsidRDefault="0019541A" w:rsidP="0019541A">
                        <w:pPr>
                          <w:jc w:val="center"/>
                        </w:pPr>
                        <w:r w:rsidRPr="00C81C21">
                          <w:t>Software</w:t>
                        </w:r>
                      </w:p>
                    </w:txbxContent>
                  </v:textbox>
                </v:roundrect>
                <v:shape id="Conector recto de flecha 7" o:spid="_x0000_s1032" type="#_x0000_t32" style="position:absolute;left:37568;top:29168;width:4329;height: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" strokecolor="#4579b8 [3044]">
                  <v:stroke endarrow="block"/>
                </v:shape>
                <v:rect id="Rectángulo 8" o:spid="_x0000_s1033" style="position:absolute;left:41897;top:26235;width:18590;height:5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" fillcolor="#c6d9f1 [671]" strokecolor="#c6d9f1 [671]">
                  <v:shadow on="t" color="black" opacity="24903f" origin=",.5" offset="0,.55556mm"/>
                  <v:textbox>
                    <w:txbxContent>
                      <w:p w14:paraId="24953825" w14:textId="34DF0AB6" w:rsidR="0019541A" w:rsidRPr="00C81C21" w:rsidRDefault="0019541A" w:rsidP="0019541A">
                        <w:pPr>
                          <w:jc w:val="center"/>
                        </w:pPr>
                        <w:r w:rsidRPr="00C81C21">
                          <w:t>Configuración</w:t>
                        </w:r>
                        <w:r w:rsidR="00C016FE">
                          <w:t xml:space="preserve"> de </w:t>
                        </w:r>
                        <w:r w:rsidRPr="00C81C21">
                          <w:t xml:space="preserve"> </w:t>
                        </w:r>
                      </w:p>
                      <w:p w14:paraId="0B97BBC9" w14:textId="77777777" w:rsidR="0019541A" w:rsidRPr="00C81C21" w:rsidRDefault="0019541A" w:rsidP="0019541A">
                        <w:pPr>
                          <w:jc w:val="center"/>
                        </w:pPr>
                        <w:r w:rsidRPr="00C81C21">
                          <w:t>Software</w:t>
                        </w:r>
                      </w:p>
                    </w:txbxContent>
                  </v:textbox>
                </v:rect>
                <w10:anchorlock/>
              </v:group>
            </w:pict>
          </mc:Fallback>
        </mc:AlternateContent>
      </w:r>
    </w:p>
    <w:p w14:paraId="0401116F" w14:textId="45A2879E" w:rsidR="00A84D25" w:rsidRPr="007F3D94" w:rsidRDefault="007F3D94" w:rsidP="00F65150">
      <w:pPr>
        <w:pStyle w:val="Descripcin"/>
        <w:spacing w:line="360" w:lineRule="auto"/>
        <w:jc w:val="center"/>
        <w:rPr>
          <w:i w:val="0"/>
          <w:color w:val="auto"/>
          <w:sz w:val="24"/>
          <w:szCs w:val="24"/>
        </w:rPr>
      </w:pPr>
      <w:bookmarkStart w:id="2" w:name="_3znysh7" w:colFirst="0" w:colLast="0"/>
      <w:bookmarkEnd w:id="2"/>
      <w:r w:rsidRPr="007F3D94">
        <w:rPr>
          <w:color w:val="auto"/>
          <w:sz w:val="24"/>
          <w:szCs w:val="24"/>
        </w:rPr>
        <w:t xml:space="preserve">Figura </w:t>
      </w:r>
      <w:r w:rsidRPr="007F3D94">
        <w:rPr>
          <w:color w:val="auto"/>
          <w:sz w:val="24"/>
          <w:szCs w:val="24"/>
        </w:rPr>
        <w:fldChar w:fldCharType="begin"/>
      </w:r>
      <w:r w:rsidRPr="007F3D94">
        <w:rPr>
          <w:color w:val="auto"/>
          <w:sz w:val="24"/>
          <w:szCs w:val="24"/>
        </w:rPr>
        <w:instrText xml:space="preserve"> SEQ Figura \* ARABIC </w:instrText>
      </w:r>
      <w:r w:rsidRPr="007F3D94">
        <w:rPr>
          <w:color w:val="auto"/>
          <w:sz w:val="24"/>
          <w:szCs w:val="24"/>
        </w:rPr>
        <w:fldChar w:fldCharType="separate"/>
      </w:r>
      <w:r w:rsidR="00F65150">
        <w:rPr>
          <w:noProof/>
          <w:color w:val="auto"/>
          <w:sz w:val="24"/>
          <w:szCs w:val="24"/>
        </w:rPr>
        <w:t>1</w:t>
      </w:r>
      <w:r w:rsidRPr="007F3D94">
        <w:rPr>
          <w:color w:val="auto"/>
          <w:sz w:val="24"/>
          <w:szCs w:val="24"/>
        </w:rPr>
        <w:fldChar w:fldCharType="end"/>
      </w:r>
      <w:r w:rsidRPr="007F3D94">
        <w:rPr>
          <w:color w:val="auto"/>
          <w:sz w:val="24"/>
          <w:szCs w:val="24"/>
        </w:rPr>
        <w:t>. Procesos básicos de la guía de perfiles</w:t>
      </w:r>
      <w:r w:rsidR="0052213A" w:rsidRPr="007F3D94">
        <w:rPr>
          <w:color w:val="auto"/>
          <w:sz w:val="24"/>
          <w:szCs w:val="24"/>
          <w:vertAlign w:val="superscript"/>
        </w:rPr>
        <w:footnoteReference w:id="2"/>
      </w:r>
    </w:p>
    <w:p w14:paraId="7F33934D" w14:textId="053669FE" w:rsidR="00B6241A" w:rsidRPr="00B6241A" w:rsidRDefault="00DF42C5" w:rsidP="00F65150">
      <w:pPr>
        <w:pBdr>
          <w:top w:val="nil"/>
          <w:left w:val="nil"/>
          <w:bottom w:val="nil"/>
          <w:right w:val="nil"/>
          <w:between w:val="nil"/>
        </w:pBdr>
        <w:spacing w:after="200"/>
        <w:jc w:val="left"/>
        <w:rPr>
          <w:iCs/>
          <w:color w:val="000000"/>
        </w:rPr>
      </w:pPr>
      <w:r>
        <w:rPr>
          <w:iCs/>
          <w:color w:val="000000"/>
        </w:rPr>
        <w:lastRenderedPageBreak/>
        <w:t>A continuación, se realizará una breve descripción de cada uno de estos procesos y las actividades que conlleva</w:t>
      </w:r>
      <w:r w:rsidR="003F6610">
        <w:rPr>
          <w:iCs/>
          <w:color w:val="000000"/>
        </w:rPr>
        <w:t>n</w:t>
      </w:r>
      <w:r>
        <w:rPr>
          <w:iCs/>
          <w:color w:val="000000"/>
        </w:rPr>
        <w:t>.</w:t>
      </w:r>
    </w:p>
    <w:p w14:paraId="3806930F" w14:textId="24DF2953" w:rsidR="00A84D25" w:rsidRDefault="0052213A" w:rsidP="00F65150">
      <w:pPr>
        <w:numPr>
          <w:ilvl w:val="0"/>
          <w:numId w:val="8"/>
        </w:numPr>
        <w:pBdr>
          <w:top w:val="nil"/>
          <w:left w:val="nil"/>
          <w:bottom w:val="nil"/>
          <w:right w:val="nil"/>
          <w:between w:val="nil"/>
        </w:pBdr>
        <w:rPr>
          <w:b/>
          <w:color w:val="000000"/>
        </w:rPr>
      </w:pPr>
      <w:r>
        <w:rPr>
          <w:b/>
          <w:color w:val="000000"/>
        </w:rPr>
        <w:t>Proceso de gestión del proyecto (PM):</w:t>
      </w:r>
    </w:p>
    <w:p w14:paraId="6F448814" w14:textId="52CC79D5" w:rsidR="00A84D25" w:rsidRDefault="0052213A" w:rsidP="00F65150">
      <w:pPr>
        <w:ind w:left="360"/>
      </w:pPr>
      <w:r>
        <w:t xml:space="preserve">Tiene como propósito establecer y </w:t>
      </w:r>
      <w:r w:rsidR="00F54292">
        <w:t>ejecutar</w:t>
      </w:r>
      <w:r>
        <w:t xml:space="preserve"> de manera sistemática las </w:t>
      </w:r>
      <w:r w:rsidR="00F54292">
        <w:rPr>
          <w:i/>
        </w:rPr>
        <w:t>t</w:t>
      </w:r>
      <w:r>
        <w:rPr>
          <w:i/>
        </w:rPr>
        <w:t>areas</w:t>
      </w:r>
      <w:r>
        <w:t xml:space="preserve"> del proyecto de implementación de software, lo que permite cumplir con los objetivos del proyecto en la calidad, tiempo y costos esperados. El proceso de gestión de proyectos tiene las siguientes actividades: </w:t>
      </w:r>
    </w:p>
    <w:p w14:paraId="33255B1B" w14:textId="77777777" w:rsidR="00A84D25" w:rsidRDefault="0052213A" w:rsidP="00F65150">
      <w:pPr>
        <w:numPr>
          <w:ilvl w:val="0"/>
          <w:numId w:val="1"/>
        </w:numPr>
        <w:pBdr>
          <w:top w:val="nil"/>
          <w:left w:val="nil"/>
          <w:bottom w:val="nil"/>
          <w:right w:val="nil"/>
          <w:between w:val="nil"/>
        </w:pBdr>
        <w:rPr>
          <w:color w:val="000000"/>
        </w:rPr>
      </w:pPr>
      <w:r>
        <w:rPr>
          <w:color w:val="000000"/>
        </w:rPr>
        <w:t>Planificación del proyecto.</w:t>
      </w:r>
    </w:p>
    <w:p w14:paraId="3B24EDC1" w14:textId="77777777" w:rsidR="00A84D25" w:rsidRDefault="0052213A" w:rsidP="00F65150">
      <w:pPr>
        <w:numPr>
          <w:ilvl w:val="0"/>
          <w:numId w:val="1"/>
        </w:numPr>
        <w:pBdr>
          <w:top w:val="nil"/>
          <w:left w:val="nil"/>
          <w:bottom w:val="nil"/>
          <w:right w:val="nil"/>
          <w:between w:val="nil"/>
        </w:pBdr>
        <w:rPr>
          <w:color w:val="000000"/>
        </w:rPr>
      </w:pPr>
      <w:r>
        <w:rPr>
          <w:color w:val="000000"/>
        </w:rPr>
        <w:t>Ejecución del proyecto.</w:t>
      </w:r>
    </w:p>
    <w:p w14:paraId="12C1E1E1" w14:textId="77777777" w:rsidR="00A84D25" w:rsidRDefault="0052213A" w:rsidP="00F65150">
      <w:pPr>
        <w:numPr>
          <w:ilvl w:val="0"/>
          <w:numId w:val="1"/>
        </w:numPr>
        <w:pBdr>
          <w:top w:val="nil"/>
          <w:left w:val="nil"/>
          <w:bottom w:val="nil"/>
          <w:right w:val="nil"/>
          <w:between w:val="nil"/>
        </w:pBdr>
        <w:rPr>
          <w:color w:val="000000"/>
        </w:rPr>
      </w:pPr>
      <w:r>
        <w:rPr>
          <w:color w:val="000000"/>
        </w:rPr>
        <w:t>Evaluación y control del proyecto.</w:t>
      </w:r>
    </w:p>
    <w:p w14:paraId="33032345" w14:textId="77777777" w:rsidR="00A84D25" w:rsidRDefault="0052213A" w:rsidP="00F65150">
      <w:pPr>
        <w:numPr>
          <w:ilvl w:val="0"/>
          <w:numId w:val="1"/>
        </w:numPr>
        <w:pBdr>
          <w:top w:val="nil"/>
          <w:left w:val="nil"/>
          <w:bottom w:val="nil"/>
          <w:right w:val="nil"/>
          <w:between w:val="nil"/>
        </w:pBdr>
        <w:rPr>
          <w:color w:val="000000"/>
        </w:rPr>
      </w:pPr>
      <w:r>
        <w:rPr>
          <w:color w:val="000000"/>
        </w:rPr>
        <w:t>Cierre del proyecto.</w:t>
      </w:r>
    </w:p>
    <w:p w14:paraId="1A6CE031" w14:textId="77777777" w:rsidR="00A84D25" w:rsidRDefault="0052213A" w:rsidP="00F65150">
      <w:pPr>
        <w:numPr>
          <w:ilvl w:val="0"/>
          <w:numId w:val="9"/>
        </w:numPr>
        <w:pBdr>
          <w:top w:val="nil"/>
          <w:left w:val="nil"/>
          <w:bottom w:val="nil"/>
          <w:right w:val="nil"/>
          <w:between w:val="nil"/>
        </w:pBdr>
        <w:rPr>
          <w:b/>
          <w:color w:val="000000"/>
        </w:rPr>
      </w:pPr>
      <w:r>
        <w:rPr>
          <w:b/>
          <w:color w:val="000000"/>
        </w:rPr>
        <w:t>Proceso de implementación de software (SI):</w:t>
      </w:r>
    </w:p>
    <w:p w14:paraId="5DE16E46" w14:textId="73DE7256" w:rsidR="00A84D25" w:rsidRDefault="0052213A" w:rsidP="00F65150">
      <w:pPr>
        <w:pBdr>
          <w:top w:val="nil"/>
          <w:left w:val="nil"/>
          <w:bottom w:val="nil"/>
          <w:right w:val="nil"/>
          <w:between w:val="nil"/>
        </w:pBdr>
        <w:ind w:left="720"/>
        <w:rPr>
          <w:color w:val="000000"/>
        </w:rPr>
      </w:pPr>
      <w:r>
        <w:rPr>
          <w:color w:val="000000"/>
        </w:rPr>
        <w:t xml:space="preserve">Tiene como propósito la realización sistemática de las actividades de análisis, construcción, integración y pruebas de productos de software nuevos o modificados de acuerdo con los requisitos especificados </w:t>
      </w:r>
      <w:r w:rsidR="00A510F2">
        <w:rPr>
          <w:color w:val="000000"/>
        </w:rPr>
        <w:fldChar w:fldCharType="begin"/>
      </w:r>
      <w:r w:rsidR="00A510F2">
        <w:rPr>
          <w:color w:val="000000"/>
        </w:rPr>
        <w:instrText xml:space="preserve"> ADDIN ZOTERO_ITEM CSL_CITATION {"citationID":"7Q7MHIsn","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A510F2">
        <w:rPr>
          <w:color w:val="000000"/>
        </w:rPr>
        <w:fldChar w:fldCharType="separate"/>
      </w:r>
      <w:r w:rsidR="00AB398C" w:rsidRPr="00AB398C">
        <w:t>(ISO/IEC, 2011, p. 16)</w:t>
      </w:r>
      <w:r w:rsidR="00A510F2">
        <w:rPr>
          <w:color w:val="000000"/>
        </w:rPr>
        <w:fldChar w:fldCharType="end"/>
      </w:r>
      <w:r>
        <w:rPr>
          <w:color w:val="000000"/>
        </w:rPr>
        <w:t>. El proceso de implementación de software tiene las siguientes actividades:</w:t>
      </w:r>
    </w:p>
    <w:p w14:paraId="2C504F4B" w14:textId="77777777" w:rsidR="00A84D25" w:rsidRDefault="0052213A" w:rsidP="00F65150">
      <w:pPr>
        <w:numPr>
          <w:ilvl w:val="0"/>
          <w:numId w:val="2"/>
        </w:numPr>
        <w:pBdr>
          <w:top w:val="nil"/>
          <w:left w:val="nil"/>
          <w:bottom w:val="nil"/>
          <w:right w:val="nil"/>
          <w:between w:val="nil"/>
        </w:pBdr>
        <w:rPr>
          <w:color w:val="000000"/>
        </w:rPr>
      </w:pPr>
      <w:r>
        <w:rPr>
          <w:color w:val="000000"/>
        </w:rPr>
        <w:t>Inicio de la implementación del software.</w:t>
      </w:r>
    </w:p>
    <w:p w14:paraId="1FFEBE40" w14:textId="77777777" w:rsidR="00A84D25" w:rsidRDefault="0052213A" w:rsidP="00F65150">
      <w:pPr>
        <w:numPr>
          <w:ilvl w:val="0"/>
          <w:numId w:val="2"/>
        </w:numPr>
        <w:pBdr>
          <w:top w:val="nil"/>
          <w:left w:val="nil"/>
          <w:bottom w:val="nil"/>
          <w:right w:val="nil"/>
          <w:between w:val="nil"/>
        </w:pBdr>
        <w:rPr>
          <w:color w:val="000000"/>
        </w:rPr>
      </w:pPr>
      <w:r>
        <w:rPr>
          <w:color w:val="000000"/>
        </w:rPr>
        <w:t>Análisis de los requerimientos de software.</w:t>
      </w:r>
    </w:p>
    <w:p w14:paraId="0AD5541A" w14:textId="77777777" w:rsidR="00A84D25" w:rsidRDefault="0052213A" w:rsidP="00F65150">
      <w:pPr>
        <w:numPr>
          <w:ilvl w:val="0"/>
          <w:numId w:val="2"/>
        </w:numPr>
        <w:pBdr>
          <w:top w:val="nil"/>
          <w:left w:val="nil"/>
          <w:bottom w:val="nil"/>
          <w:right w:val="nil"/>
          <w:between w:val="nil"/>
        </w:pBdr>
        <w:rPr>
          <w:color w:val="000000"/>
        </w:rPr>
      </w:pPr>
      <w:r>
        <w:rPr>
          <w:color w:val="000000"/>
        </w:rPr>
        <w:t>Diseño arquitectónico y detallado de programas informáticos.</w:t>
      </w:r>
    </w:p>
    <w:p w14:paraId="35081B6C" w14:textId="77777777" w:rsidR="00A84D25" w:rsidRDefault="0052213A" w:rsidP="00F65150">
      <w:pPr>
        <w:numPr>
          <w:ilvl w:val="0"/>
          <w:numId w:val="2"/>
        </w:numPr>
        <w:pBdr>
          <w:top w:val="nil"/>
          <w:left w:val="nil"/>
          <w:bottom w:val="nil"/>
          <w:right w:val="nil"/>
          <w:between w:val="nil"/>
        </w:pBdr>
        <w:rPr>
          <w:color w:val="000000"/>
        </w:rPr>
      </w:pPr>
      <w:r>
        <w:rPr>
          <w:color w:val="000000"/>
        </w:rPr>
        <w:t>Construcción de software.</w:t>
      </w:r>
    </w:p>
    <w:p w14:paraId="1310DDFF" w14:textId="77777777" w:rsidR="00A84D25" w:rsidRDefault="0052213A" w:rsidP="00F65150">
      <w:pPr>
        <w:numPr>
          <w:ilvl w:val="0"/>
          <w:numId w:val="2"/>
        </w:numPr>
        <w:pBdr>
          <w:top w:val="nil"/>
          <w:left w:val="nil"/>
          <w:bottom w:val="nil"/>
          <w:right w:val="nil"/>
          <w:between w:val="nil"/>
        </w:pBdr>
        <w:rPr>
          <w:color w:val="000000"/>
        </w:rPr>
      </w:pPr>
      <w:r>
        <w:rPr>
          <w:color w:val="000000"/>
        </w:rPr>
        <w:t>Integración de software y pruebas.</w:t>
      </w:r>
    </w:p>
    <w:p w14:paraId="0921385C" w14:textId="77777777" w:rsidR="00A84D25" w:rsidRDefault="0052213A" w:rsidP="00F65150">
      <w:pPr>
        <w:numPr>
          <w:ilvl w:val="0"/>
          <w:numId w:val="2"/>
        </w:numPr>
        <w:pBdr>
          <w:top w:val="nil"/>
          <w:left w:val="nil"/>
          <w:bottom w:val="nil"/>
          <w:right w:val="nil"/>
          <w:between w:val="nil"/>
        </w:pBdr>
        <w:rPr>
          <w:color w:val="000000"/>
        </w:rPr>
      </w:pPr>
      <w:r>
        <w:rPr>
          <w:color w:val="000000"/>
        </w:rPr>
        <w:t>Entrega de productos.</w:t>
      </w:r>
    </w:p>
    <w:p w14:paraId="5A7BE827" w14:textId="77777777" w:rsidR="00A84D25" w:rsidRDefault="0052213A" w:rsidP="00F65150">
      <w:pPr>
        <w:pStyle w:val="Ttulo1"/>
      </w:pPr>
      <w:bookmarkStart w:id="3" w:name="_2et92p0" w:colFirst="0" w:colLast="0"/>
      <w:bookmarkEnd w:id="3"/>
      <w:r>
        <w:t>Capítulo 2: Metodología</w:t>
      </w:r>
    </w:p>
    <w:p w14:paraId="5E860BFD" w14:textId="77777777" w:rsidR="00A84D25" w:rsidRDefault="0052213A" w:rsidP="00F65150">
      <w:r>
        <w:t>Para este diseño se siguieron estos pasos:</w:t>
      </w:r>
    </w:p>
    <w:p w14:paraId="5786D15C" w14:textId="77777777" w:rsidR="00A84D25" w:rsidRDefault="0052213A" w:rsidP="00F65150">
      <w:pPr>
        <w:numPr>
          <w:ilvl w:val="0"/>
          <w:numId w:val="4"/>
        </w:numPr>
        <w:pBdr>
          <w:top w:val="nil"/>
          <w:left w:val="nil"/>
          <w:bottom w:val="nil"/>
          <w:right w:val="nil"/>
          <w:between w:val="nil"/>
        </w:pBdr>
        <w:rPr>
          <w:b/>
          <w:color w:val="000000"/>
        </w:rPr>
      </w:pPr>
      <w:r>
        <w:rPr>
          <w:b/>
          <w:color w:val="000000"/>
        </w:rPr>
        <w:t>Identificación de las principales características de la ISO/IEC 29110 para el proceso de Gestión del proyecto</w:t>
      </w:r>
    </w:p>
    <w:p w14:paraId="6A1A9833" w14:textId="3A854622" w:rsidR="00A84D25" w:rsidRDefault="0052213A" w:rsidP="00F65150">
      <w:pPr>
        <w:pBdr>
          <w:top w:val="nil"/>
          <w:left w:val="nil"/>
          <w:bottom w:val="nil"/>
          <w:right w:val="nil"/>
          <w:between w:val="nil"/>
        </w:pBdr>
        <w:ind w:left="720"/>
        <w:rPr>
          <w:color w:val="000000"/>
        </w:rPr>
      </w:pPr>
      <w:r>
        <w:rPr>
          <w:color w:val="000000"/>
        </w:rPr>
        <w:t xml:space="preserve">De acuerdo con el estándar ISO/IEC 29110, hay dos procesos básicos para el desarrollo de un proyecto: Gestión del proyecto e Implementación de </w:t>
      </w:r>
      <w:r>
        <w:rPr>
          <w:color w:val="000000"/>
        </w:rPr>
        <w:lastRenderedPageBreak/>
        <w:t xml:space="preserve">software. El desarrollo de este proyecto tiene como enfoque el proceso de Gestión del proyecto, la Implementación de Software </w:t>
      </w:r>
      <w:r w:rsidR="00785281">
        <w:rPr>
          <w:color w:val="000000"/>
        </w:rPr>
        <w:t xml:space="preserve">seguirá los </w:t>
      </w:r>
      <w:r>
        <w:rPr>
          <w:color w:val="000000"/>
        </w:rPr>
        <w:t>pasos dados por la metodología ICONIX. Por lo tanto, este proyecto sólo hará su profundización en el proceso de Gestión y todo lo que concierne alrededor de este.</w:t>
      </w:r>
    </w:p>
    <w:p w14:paraId="194DDE4E" w14:textId="7200FD44" w:rsidR="00A84D25" w:rsidRDefault="0052213A" w:rsidP="00F65150">
      <w:pPr>
        <w:pBdr>
          <w:top w:val="nil"/>
          <w:left w:val="nil"/>
          <w:bottom w:val="nil"/>
          <w:right w:val="nil"/>
          <w:between w:val="nil"/>
        </w:pBdr>
        <w:ind w:left="720"/>
        <w:rPr>
          <w:color w:val="000000"/>
        </w:rPr>
      </w:pPr>
      <w:r>
        <w:rPr>
          <w:color w:val="000000"/>
        </w:rPr>
        <w:t xml:space="preserve">Para poder identificar las características se realizó una lectura de la ISO/IEC 29110 y se </w:t>
      </w:r>
      <w:r w:rsidR="00785281">
        <w:rPr>
          <w:color w:val="000000"/>
        </w:rPr>
        <w:t>listaron</w:t>
      </w:r>
      <w:r>
        <w:rPr>
          <w:color w:val="000000"/>
        </w:rPr>
        <w:t xml:space="preserve"> las características de gestión con sus artefactos y </w:t>
      </w:r>
      <w:r w:rsidR="00785281">
        <w:rPr>
          <w:color w:val="000000"/>
        </w:rPr>
        <w:t>fases.</w:t>
      </w:r>
    </w:p>
    <w:p w14:paraId="5B5620E3" w14:textId="36E387C3" w:rsidR="00A84D25" w:rsidRDefault="0052213A" w:rsidP="00F65150">
      <w:pPr>
        <w:numPr>
          <w:ilvl w:val="0"/>
          <w:numId w:val="3"/>
        </w:numPr>
        <w:pBdr>
          <w:top w:val="nil"/>
          <w:left w:val="nil"/>
          <w:bottom w:val="nil"/>
          <w:right w:val="nil"/>
          <w:between w:val="nil"/>
        </w:pBdr>
        <w:rPr>
          <w:color w:val="000000"/>
        </w:rPr>
      </w:pPr>
      <w:r>
        <w:rPr>
          <w:color w:val="000000"/>
        </w:rPr>
        <w:t>Planificación de proyecto</w:t>
      </w:r>
      <w:r w:rsidR="002A2E62">
        <w:rPr>
          <w:color w:val="000000"/>
        </w:rPr>
        <w:t>.</w:t>
      </w:r>
    </w:p>
    <w:p w14:paraId="12389A68" w14:textId="5A778985" w:rsidR="00A84D25" w:rsidRDefault="0052213A" w:rsidP="00F65150">
      <w:pPr>
        <w:numPr>
          <w:ilvl w:val="0"/>
          <w:numId w:val="3"/>
        </w:numPr>
        <w:pBdr>
          <w:top w:val="nil"/>
          <w:left w:val="nil"/>
          <w:bottom w:val="nil"/>
          <w:right w:val="nil"/>
          <w:between w:val="nil"/>
        </w:pBdr>
        <w:rPr>
          <w:color w:val="000000"/>
        </w:rPr>
      </w:pPr>
      <w:r>
        <w:rPr>
          <w:color w:val="000000"/>
        </w:rPr>
        <w:t>Ejecución del plan de proyecto</w:t>
      </w:r>
      <w:r w:rsidR="002A2E62">
        <w:rPr>
          <w:color w:val="000000"/>
        </w:rPr>
        <w:t>.</w:t>
      </w:r>
    </w:p>
    <w:p w14:paraId="20883783" w14:textId="45FA6352" w:rsidR="00A84D25" w:rsidRDefault="0052213A" w:rsidP="00F65150">
      <w:pPr>
        <w:numPr>
          <w:ilvl w:val="0"/>
          <w:numId w:val="3"/>
        </w:numPr>
        <w:pBdr>
          <w:top w:val="nil"/>
          <w:left w:val="nil"/>
          <w:bottom w:val="nil"/>
          <w:right w:val="nil"/>
          <w:between w:val="nil"/>
        </w:pBdr>
        <w:rPr>
          <w:color w:val="000000"/>
        </w:rPr>
      </w:pPr>
      <w:r>
        <w:rPr>
          <w:color w:val="000000"/>
        </w:rPr>
        <w:t>Evaluación de proyecto</w:t>
      </w:r>
      <w:r w:rsidR="002A2E62">
        <w:rPr>
          <w:color w:val="000000"/>
        </w:rPr>
        <w:t>.</w:t>
      </w:r>
    </w:p>
    <w:p w14:paraId="6B081F29" w14:textId="31C12A11" w:rsidR="00A84D25" w:rsidRPr="002A2E62" w:rsidRDefault="0052213A" w:rsidP="00F65150">
      <w:pPr>
        <w:numPr>
          <w:ilvl w:val="0"/>
          <w:numId w:val="3"/>
        </w:numPr>
        <w:pBdr>
          <w:top w:val="nil"/>
          <w:left w:val="nil"/>
          <w:bottom w:val="nil"/>
          <w:right w:val="nil"/>
          <w:between w:val="nil"/>
        </w:pBdr>
        <w:rPr>
          <w:color w:val="000000"/>
        </w:rPr>
      </w:pPr>
      <w:r>
        <w:rPr>
          <w:color w:val="000000"/>
        </w:rPr>
        <w:t>Cierre de proyecto</w:t>
      </w:r>
      <w:r w:rsidR="002A2E62">
        <w:rPr>
          <w:color w:val="000000"/>
        </w:rPr>
        <w:t>.</w:t>
      </w:r>
    </w:p>
    <w:p w14:paraId="31A049C1" w14:textId="1E066B17" w:rsidR="00A84D25" w:rsidRDefault="0052213A" w:rsidP="00F65150">
      <w:pPr>
        <w:numPr>
          <w:ilvl w:val="0"/>
          <w:numId w:val="4"/>
        </w:numPr>
        <w:pBdr>
          <w:top w:val="nil"/>
          <w:left w:val="nil"/>
          <w:bottom w:val="nil"/>
          <w:right w:val="nil"/>
          <w:between w:val="nil"/>
        </w:pBdr>
        <w:rPr>
          <w:b/>
          <w:color w:val="000000"/>
        </w:rPr>
      </w:pPr>
      <w:r>
        <w:rPr>
          <w:b/>
          <w:color w:val="000000"/>
        </w:rPr>
        <w:t>Caracterización de l</w:t>
      </w:r>
      <w:r w:rsidR="00785281">
        <w:rPr>
          <w:b/>
          <w:color w:val="000000"/>
        </w:rPr>
        <w:t>os componentes</w:t>
      </w:r>
      <w:r>
        <w:rPr>
          <w:b/>
          <w:color w:val="000000"/>
        </w:rPr>
        <w:t xml:space="preserve"> más importantes</w:t>
      </w:r>
      <w:r w:rsidR="00785281">
        <w:rPr>
          <w:b/>
          <w:color w:val="000000"/>
        </w:rPr>
        <w:t xml:space="preserve"> de la norma</w:t>
      </w:r>
      <w:r>
        <w:rPr>
          <w:b/>
          <w:color w:val="000000"/>
        </w:rPr>
        <w:t xml:space="preserve"> para seleccionar las que s</w:t>
      </w:r>
      <w:r w:rsidR="00785281">
        <w:rPr>
          <w:b/>
          <w:color w:val="000000"/>
        </w:rPr>
        <w:t>e</w:t>
      </w:r>
      <w:r>
        <w:rPr>
          <w:b/>
          <w:color w:val="000000"/>
        </w:rPr>
        <w:t xml:space="preserve"> van a aplicar en el proyecto </w:t>
      </w:r>
    </w:p>
    <w:p w14:paraId="1ADD1D80" w14:textId="77777777" w:rsidR="00785281" w:rsidRDefault="0052213A" w:rsidP="00F65150">
      <w:pPr>
        <w:ind w:left="720"/>
      </w:pPr>
      <w:r>
        <w:t xml:space="preserve">De las fases </w:t>
      </w:r>
      <w:r w:rsidR="00785281">
        <w:t>propuestas por</w:t>
      </w:r>
      <w:r>
        <w:t xml:space="preserve"> la ISO/IEC 29110 se </w:t>
      </w:r>
      <w:r w:rsidR="00785281">
        <w:t>describieron los principales artefactos con el fin de</w:t>
      </w:r>
      <w:r>
        <w:t xml:space="preserve"> gestionar el proyecto</w:t>
      </w:r>
      <w:r w:rsidR="00785281">
        <w:t xml:space="preserve"> con un entendimiento de los elementos a realizar y su objetivo.</w:t>
      </w:r>
    </w:p>
    <w:p w14:paraId="6BE7F786" w14:textId="2BDC2D00" w:rsidR="00A84D25" w:rsidRPr="00785281" w:rsidRDefault="0052213A" w:rsidP="00F65150">
      <w:pPr>
        <w:pStyle w:val="Prrafodelista"/>
        <w:numPr>
          <w:ilvl w:val="0"/>
          <w:numId w:val="4"/>
        </w:numPr>
        <w:rPr>
          <w:b/>
        </w:rPr>
      </w:pPr>
      <w:r w:rsidRPr="00785281">
        <w:rPr>
          <w:b/>
        </w:rPr>
        <w:t xml:space="preserve">Adecuar las características seleccionadas a los tiempos y contexto del proyecto </w:t>
      </w:r>
    </w:p>
    <w:p w14:paraId="3D0FBDE6" w14:textId="57E69702" w:rsidR="00A84D25" w:rsidRDefault="0052213A" w:rsidP="00F65150">
      <w:pPr>
        <w:ind w:left="720"/>
      </w:pPr>
      <w:bookmarkStart w:id="4" w:name="_tyjcwt" w:colFirst="0" w:colLast="0"/>
      <w:bookmarkEnd w:id="4"/>
      <w:r>
        <w:t xml:space="preserve">Se llevó a cabo la realización de los artefactos </w:t>
      </w:r>
      <w:r w:rsidR="00785281">
        <w:t xml:space="preserve">que se consideran </w:t>
      </w:r>
      <w:r>
        <w:t>necesario</w:t>
      </w:r>
      <w:r w:rsidR="00785281">
        <w:t xml:space="preserve">s y se excluyen otros, con el fin de </w:t>
      </w:r>
      <w:r>
        <w:t xml:space="preserve">ajustarse </w:t>
      </w:r>
      <w:r w:rsidR="00785281">
        <w:t>a los tiempos del proyecto</w:t>
      </w:r>
      <w:r>
        <w:t>.</w:t>
      </w:r>
    </w:p>
    <w:p w14:paraId="1FF501E4" w14:textId="71A84D29" w:rsidR="00A84D25" w:rsidRDefault="0052213A" w:rsidP="00F65150">
      <w:pPr>
        <w:pStyle w:val="Ttulo1"/>
      </w:pPr>
      <w:bookmarkStart w:id="5" w:name="_3dy6vkm" w:colFirst="0" w:colLast="0"/>
      <w:bookmarkEnd w:id="5"/>
      <w:r>
        <w:t>Capítulo 3: Resultados y conclusiones</w:t>
      </w:r>
    </w:p>
    <w:p w14:paraId="39A2F547" w14:textId="16FE68F4" w:rsidR="009C1E3C" w:rsidRPr="00E62474" w:rsidRDefault="009C1E3C" w:rsidP="009C1E3C">
      <w:r>
        <w:t>E</w:t>
      </w:r>
      <w:r>
        <w:t>l primer resultado que se obtuvo de este diseño fue</w:t>
      </w:r>
      <w:r>
        <w:t xml:space="preserve"> </w:t>
      </w:r>
      <w:r>
        <w:t>la creación</w:t>
      </w:r>
      <w:r>
        <w:t xml:space="preserve"> </w:t>
      </w:r>
      <w:r w:rsidR="001D7BCA">
        <w:t>de un</w:t>
      </w:r>
      <w:r>
        <w:t xml:space="preserve"> diagrama para representar la visión general del proyecto desde la ISO/IEC 29110 y los procesos que proporciona esta: Gestión del proyecto e Implementación de software. </w:t>
      </w:r>
      <w:r w:rsidR="008F12E7">
        <w:t>Este diagrama será adjuntado en la carpeta de Imágenes del artículo, junto con las otras imágenes</w:t>
      </w:r>
      <w:r w:rsidR="00932011">
        <w:t xml:space="preserve"> que fueron insertadas en este artículo en formato </w:t>
      </w:r>
      <w:r w:rsidR="00EB1690">
        <w:t>.png</w:t>
      </w:r>
      <w:r w:rsidR="00932011">
        <w:t xml:space="preserve"> con el nombre de Visión general del proyecto.</w:t>
      </w:r>
    </w:p>
    <w:p w14:paraId="60A51EFF" w14:textId="77777777" w:rsidR="009C1E3C" w:rsidRPr="009C1E3C" w:rsidRDefault="009C1E3C" w:rsidP="009C1E3C"/>
    <w:p w14:paraId="1556396F" w14:textId="7FB0011E" w:rsidR="00A84D25" w:rsidRDefault="00EB1690" w:rsidP="00F65150">
      <w:r>
        <w:lastRenderedPageBreak/>
        <w:t>Ahora, l</w:t>
      </w:r>
      <w:r w:rsidR="0052213A">
        <w:t xml:space="preserve">os resultados que se dieron en este diseño de acuerdo con los pasos dados en la metodología </w:t>
      </w:r>
      <w:r w:rsidR="00617E5E">
        <w:t xml:space="preserve">que </w:t>
      </w:r>
      <w:r w:rsidR="0052213A">
        <w:t>fueron</w:t>
      </w:r>
      <w:r w:rsidR="00617E5E">
        <w:t xml:space="preserve"> los siguientes</w:t>
      </w:r>
      <w:r w:rsidR="0052213A">
        <w:t>:</w:t>
      </w:r>
    </w:p>
    <w:p w14:paraId="27E6143E" w14:textId="77777777" w:rsidR="00A84D25" w:rsidRDefault="0052213A" w:rsidP="00F65150">
      <w:pPr>
        <w:numPr>
          <w:ilvl w:val="0"/>
          <w:numId w:val="5"/>
        </w:numPr>
        <w:pBdr>
          <w:top w:val="nil"/>
          <w:left w:val="nil"/>
          <w:bottom w:val="nil"/>
          <w:right w:val="nil"/>
          <w:between w:val="nil"/>
        </w:pBdr>
        <w:rPr>
          <w:b/>
          <w:color w:val="000000"/>
        </w:rPr>
      </w:pPr>
      <w:r>
        <w:rPr>
          <w:b/>
          <w:color w:val="000000"/>
        </w:rPr>
        <w:t>Identificación de las principales características de la ISO/IEC 29110 para el proceso de Gestión del proyecto</w:t>
      </w:r>
    </w:p>
    <w:p w14:paraId="40A35BDA" w14:textId="77777777" w:rsidR="00A84D25" w:rsidRDefault="0052213A" w:rsidP="00F65150">
      <w:pPr>
        <w:pBdr>
          <w:top w:val="nil"/>
          <w:left w:val="nil"/>
          <w:bottom w:val="nil"/>
          <w:right w:val="nil"/>
          <w:between w:val="nil"/>
        </w:pBdr>
        <w:ind w:left="720"/>
        <w:rPr>
          <w:color w:val="000000"/>
        </w:rPr>
      </w:pPr>
      <w:r>
        <w:rPr>
          <w:color w:val="000000"/>
        </w:rPr>
        <w:t>Se obtuvo una lista con los artefactos que se deben realizar por cada fase especificada en la metodología en este mismo punto. La lista es la siguiente:</w:t>
      </w:r>
    </w:p>
    <w:p w14:paraId="56077F0E" w14:textId="77777777" w:rsidR="00A84D25" w:rsidRDefault="0052213A" w:rsidP="00F65150">
      <w:pPr>
        <w:numPr>
          <w:ilvl w:val="0"/>
          <w:numId w:val="6"/>
        </w:numPr>
        <w:pBdr>
          <w:top w:val="nil"/>
          <w:left w:val="nil"/>
          <w:bottom w:val="nil"/>
          <w:right w:val="nil"/>
          <w:between w:val="nil"/>
        </w:pBdr>
        <w:rPr>
          <w:b/>
          <w:color w:val="000000"/>
        </w:rPr>
      </w:pPr>
      <w:r>
        <w:rPr>
          <w:b/>
          <w:color w:val="000000"/>
        </w:rPr>
        <w:t>Fase 1: Planeación</w:t>
      </w:r>
    </w:p>
    <w:p w14:paraId="78A21326" w14:textId="77777777" w:rsidR="00A84D25" w:rsidRDefault="0052213A" w:rsidP="00F65150">
      <w:pPr>
        <w:numPr>
          <w:ilvl w:val="0"/>
          <w:numId w:val="7"/>
        </w:numPr>
        <w:pBdr>
          <w:top w:val="nil"/>
          <w:left w:val="nil"/>
          <w:bottom w:val="nil"/>
          <w:right w:val="nil"/>
          <w:between w:val="nil"/>
        </w:pBdr>
        <w:rPr>
          <w:b/>
          <w:color w:val="000000"/>
        </w:rPr>
      </w:pPr>
      <w:r>
        <w:rPr>
          <w:color w:val="000000"/>
        </w:rPr>
        <w:t>Plan del proyecto</w:t>
      </w:r>
    </w:p>
    <w:p w14:paraId="7CC59B8D" w14:textId="77777777" w:rsidR="00A84D25" w:rsidRDefault="0052213A" w:rsidP="00F65150">
      <w:pPr>
        <w:numPr>
          <w:ilvl w:val="0"/>
          <w:numId w:val="7"/>
        </w:numPr>
        <w:pBdr>
          <w:top w:val="nil"/>
          <w:left w:val="nil"/>
          <w:bottom w:val="nil"/>
          <w:right w:val="nil"/>
          <w:between w:val="nil"/>
        </w:pBdr>
        <w:rPr>
          <w:b/>
          <w:color w:val="000000"/>
        </w:rPr>
      </w:pPr>
      <w:r>
        <w:rPr>
          <w:color w:val="000000"/>
        </w:rPr>
        <w:t>Repositorio del proyecto.</w:t>
      </w:r>
    </w:p>
    <w:p w14:paraId="43ED6F14" w14:textId="77777777" w:rsidR="00A84D25" w:rsidRDefault="0052213A" w:rsidP="00F65150">
      <w:pPr>
        <w:numPr>
          <w:ilvl w:val="0"/>
          <w:numId w:val="7"/>
        </w:numPr>
        <w:pBdr>
          <w:top w:val="nil"/>
          <w:left w:val="nil"/>
          <w:bottom w:val="nil"/>
          <w:right w:val="nil"/>
          <w:between w:val="nil"/>
        </w:pBdr>
        <w:rPr>
          <w:b/>
          <w:color w:val="000000"/>
        </w:rPr>
      </w:pPr>
      <w:r>
        <w:rPr>
          <w:color w:val="000000"/>
        </w:rPr>
        <w:t>Copia de seguridad del repositorio del proyecto.</w:t>
      </w:r>
    </w:p>
    <w:p w14:paraId="06CB19AD" w14:textId="77777777" w:rsidR="00A84D25" w:rsidRDefault="0052213A" w:rsidP="00F65150">
      <w:pPr>
        <w:numPr>
          <w:ilvl w:val="0"/>
          <w:numId w:val="7"/>
        </w:numPr>
        <w:pBdr>
          <w:top w:val="nil"/>
          <w:left w:val="nil"/>
          <w:bottom w:val="nil"/>
          <w:right w:val="nil"/>
          <w:between w:val="nil"/>
        </w:pBdr>
        <w:rPr>
          <w:b/>
          <w:color w:val="000000"/>
        </w:rPr>
      </w:pPr>
      <w:r>
        <w:rPr>
          <w:color w:val="000000"/>
        </w:rPr>
        <w:t>Resultados de la verificación.</w:t>
      </w:r>
    </w:p>
    <w:p w14:paraId="38A4B94C" w14:textId="77777777" w:rsidR="00A84D25" w:rsidRDefault="0052213A" w:rsidP="00F65150">
      <w:pPr>
        <w:numPr>
          <w:ilvl w:val="0"/>
          <w:numId w:val="6"/>
        </w:numPr>
        <w:pBdr>
          <w:top w:val="nil"/>
          <w:left w:val="nil"/>
          <w:bottom w:val="nil"/>
          <w:right w:val="nil"/>
          <w:between w:val="nil"/>
        </w:pBdr>
        <w:rPr>
          <w:b/>
          <w:color w:val="000000"/>
        </w:rPr>
      </w:pPr>
      <w:r>
        <w:rPr>
          <w:b/>
          <w:color w:val="000000"/>
        </w:rPr>
        <w:t>Fase 2: Ejecución</w:t>
      </w:r>
    </w:p>
    <w:p w14:paraId="22655BF9" w14:textId="77777777" w:rsidR="00A84D25" w:rsidRDefault="0052213A" w:rsidP="00F65150">
      <w:pPr>
        <w:numPr>
          <w:ilvl w:val="0"/>
          <w:numId w:val="7"/>
        </w:numPr>
        <w:pBdr>
          <w:top w:val="nil"/>
          <w:left w:val="nil"/>
          <w:bottom w:val="nil"/>
          <w:right w:val="nil"/>
          <w:between w:val="nil"/>
        </w:pBdr>
        <w:rPr>
          <w:b/>
          <w:color w:val="000000"/>
        </w:rPr>
      </w:pPr>
      <w:r>
        <w:rPr>
          <w:color w:val="000000"/>
        </w:rPr>
        <w:t>Acta de la reunión.</w:t>
      </w:r>
    </w:p>
    <w:p w14:paraId="25861E40" w14:textId="77777777" w:rsidR="00A84D25" w:rsidRDefault="0052213A" w:rsidP="00F65150">
      <w:pPr>
        <w:numPr>
          <w:ilvl w:val="0"/>
          <w:numId w:val="7"/>
        </w:numPr>
        <w:pBdr>
          <w:top w:val="nil"/>
          <w:left w:val="nil"/>
          <w:bottom w:val="nil"/>
          <w:right w:val="nil"/>
          <w:between w:val="nil"/>
        </w:pBdr>
        <w:rPr>
          <w:b/>
          <w:color w:val="000000"/>
        </w:rPr>
      </w:pPr>
      <w:r>
        <w:rPr>
          <w:color w:val="000000"/>
        </w:rPr>
        <w:t>Registro de estado de progreso.</w:t>
      </w:r>
    </w:p>
    <w:p w14:paraId="254338F8" w14:textId="77777777" w:rsidR="00A84D25" w:rsidRDefault="0052213A" w:rsidP="00F65150">
      <w:pPr>
        <w:numPr>
          <w:ilvl w:val="0"/>
          <w:numId w:val="7"/>
        </w:numPr>
        <w:pBdr>
          <w:top w:val="nil"/>
          <w:left w:val="nil"/>
          <w:bottom w:val="nil"/>
          <w:right w:val="nil"/>
          <w:between w:val="nil"/>
        </w:pBdr>
        <w:rPr>
          <w:b/>
          <w:color w:val="000000"/>
        </w:rPr>
      </w:pPr>
      <w:r>
        <w:rPr>
          <w:color w:val="000000"/>
        </w:rPr>
        <w:t>Solicitud de cambio.</w:t>
      </w:r>
    </w:p>
    <w:p w14:paraId="1EED5305" w14:textId="77777777" w:rsidR="00A84D25" w:rsidRDefault="0052213A" w:rsidP="00F65150">
      <w:pPr>
        <w:numPr>
          <w:ilvl w:val="0"/>
          <w:numId w:val="6"/>
        </w:numPr>
        <w:pBdr>
          <w:top w:val="nil"/>
          <w:left w:val="nil"/>
          <w:bottom w:val="nil"/>
          <w:right w:val="nil"/>
          <w:between w:val="nil"/>
        </w:pBdr>
        <w:rPr>
          <w:b/>
          <w:color w:val="000000"/>
        </w:rPr>
      </w:pPr>
      <w:r>
        <w:rPr>
          <w:b/>
          <w:color w:val="000000"/>
        </w:rPr>
        <w:t>Fase 3: Evaluación y control</w:t>
      </w:r>
    </w:p>
    <w:p w14:paraId="1196A0E4" w14:textId="77777777" w:rsidR="00A84D25" w:rsidRDefault="0052213A" w:rsidP="00F65150">
      <w:pPr>
        <w:numPr>
          <w:ilvl w:val="0"/>
          <w:numId w:val="7"/>
        </w:numPr>
        <w:pBdr>
          <w:top w:val="nil"/>
          <w:left w:val="nil"/>
          <w:bottom w:val="nil"/>
          <w:right w:val="nil"/>
          <w:between w:val="nil"/>
        </w:pBdr>
        <w:rPr>
          <w:b/>
          <w:color w:val="000000"/>
        </w:rPr>
      </w:pPr>
      <w:r>
        <w:rPr>
          <w:color w:val="000000"/>
        </w:rPr>
        <w:t>Registro de corrección.</w:t>
      </w:r>
    </w:p>
    <w:p w14:paraId="5AA6F589" w14:textId="77777777" w:rsidR="00A84D25" w:rsidRDefault="0052213A" w:rsidP="00F65150">
      <w:pPr>
        <w:numPr>
          <w:ilvl w:val="0"/>
          <w:numId w:val="6"/>
        </w:numPr>
        <w:pBdr>
          <w:top w:val="nil"/>
          <w:left w:val="nil"/>
          <w:bottom w:val="nil"/>
          <w:right w:val="nil"/>
          <w:between w:val="nil"/>
        </w:pBdr>
        <w:rPr>
          <w:b/>
          <w:color w:val="000000"/>
        </w:rPr>
      </w:pPr>
      <w:r>
        <w:rPr>
          <w:b/>
          <w:color w:val="000000"/>
        </w:rPr>
        <w:t>Fase 4: Cierre</w:t>
      </w:r>
    </w:p>
    <w:p w14:paraId="52267723" w14:textId="77777777" w:rsidR="00A84D25" w:rsidRDefault="0052213A" w:rsidP="00F65150">
      <w:pPr>
        <w:numPr>
          <w:ilvl w:val="0"/>
          <w:numId w:val="7"/>
        </w:numPr>
        <w:pBdr>
          <w:top w:val="nil"/>
          <w:left w:val="nil"/>
          <w:bottom w:val="nil"/>
          <w:right w:val="nil"/>
          <w:between w:val="nil"/>
        </w:pBdr>
        <w:rPr>
          <w:b/>
          <w:color w:val="000000"/>
        </w:rPr>
      </w:pPr>
      <w:r>
        <w:rPr>
          <w:color w:val="000000"/>
        </w:rPr>
        <w:t>Registro de aceptación.</w:t>
      </w:r>
    </w:p>
    <w:p w14:paraId="28B568E9" w14:textId="3DE25D35" w:rsidR="00A84D25" w:rsidRDefault="0052213A" w:rsidP="00F65150">
      <w:pPr>
        <w:numPr>
          <w:ilvl w:val="0"/>
          <w:numId w:val="5"/>
        </w:numPr>
        <w:pBdr>
          <w:top w:val="nil"/>
          <w:left w:val="nil"/>
          <w:bottom w:val="nil"/>
          <w:right w:val="nil"/>
          <w:between w:val="nil"/>
        </w:pBdr>
        <w:rPr>
          <w:b/>
          <w:color w:val="000000"/>
        </w:rPr>
      </w:pPr>
      <w:r>
        <w:rPr>
          <w:b/>
          <w:color w:val="000000"/>
        </w:rPr>
        <w:t xml:space="preserve">Caracterización de las </w:t>
      </w:r>
      <w:r w:rsidR="00CD3664">
        <w:rPr>
          <w:b/>
          <w:color w:val="000000"/>
        </w:rPr>
        <w:t>componentes</w:t>
      </w:r>
      <w:r>
        <w:rPr>
          <w:b/>
          <w:color w:val="000000"/>
        </w:rPr>
        <w:t xml:space="preserve"> más importantes </w:t>
      </w:r>
      <w:r w:rsidR="00CD3664">
        <w:rPr>
          <w:b/>
          <w:color w:val="000000"/>
        </w:rPr>
        <w:t xml:space="preserve">de la norma </w:t>
      </w:r>
      <w:r>
        <w:rPr>
          <w:b/>
          <w:color w:val="000000"/>
        </w:rPr>
        <w:t>para seleccionar las que s</w:t>
      </w:r>
      <w:r w:rsidR="00CD3664">
        <w:rPr>
          <w:b/>
          <w:color w:val="000000"/>
        </w:rPr>
        <w:t>e</w:t>
      </w:r>
      <w:r>
        <w:rPr>
          <w:b/>
          <w:color w:val="000000"/>
        </w:rPr>
        <w:t xml:space="preserve"> van a aplicar en el proyecto</w:t>
      </w:r>
    </w:p>
    <w:p w14:paraId="301E876E" w14:textId="56763605" w:rsidR="00996A64" w:rsidRPr="00996A64" w:rsidRDefault="00996A64" w:rsidP="00F65150">
      <w:pPr>
        <w:pBdr>
          <w:top w:val="nil"/>
          <w:left w:val="nil"/>
          <w:bottom w:val="nil"/>
          <w:right w:val="nil"/>
          <w:between w:val="nil"/>
        </w:pBdr>
        <w:ind w:left="720"/>
        <w:rPr>
          <w:bCs/>
          <w:color w:val="000000"/>
        </w:rPr>
      </w:pPr>
      <w:r>
        <w:rPr>
          <w:bCs/>
          <w:color w:val="000000"/>
        </w:rPr>
        <w:t xml:space="preserve">A </w:t>
      </w:r>
      <w:r w:rsidR="00DA5F7A">
        <w:rPr>
          <w:bCs/>
          <w:color w:val="000000"/>
        </w:rPr>
        <w:t>continuación,</w:t>
      </w:r>
      <w:r>
        <w:rPr>
          <w:bCs/>
          <w:color w:val="000000"/>
        </w:rPr>
        <w:t xml:space="preserve"> se realizará una breve descripción de los artefactos listados en el punto anterior</w:t>
      </w:r>
      <w:r w:rsidR="00DA5F7A">
        <w:rPr>
          <w:bCs/>
          <w:color w:val="000000"/>
        </w:rPr>
        <w:t xml:space="preserve"> por cada fase:</w:t>
      </w:r>
    </w:p>
    <w:p w14:paraId="1D60121E" w14:textId="77777777" w:rsidR="00996A64" w:rsidRDefault="00996A64" w:rsidP="00F65150">
      <w:pPr>
        <w:numPr>
          <w:ilvl w:val="0"/>
          <w:numId w:val="6"/>
        </w:numPr>
        <w:pBdr>
          <w:top w:val="nil"/>
          <w:left w:val="nil"/>
          <w:bottom w:val="nil"/>
          <w:right w:val="nil"/>
          <w:between w:val="nil"/>
        </w:pBdr>
        <w:rPr>
          <w:b/>
          <w:color w:val="000000"/>
        </w:rPr>
      </w:pPr>
      <w:r>
        <w:rPr>
          <w:b/>
          <w:color w:val="000000"/>
        </w:rPr>
        <w:t>Fase 1: Planeación</w:t>
      </w:r>
    </w:p>
    <w:p w14:paraId="09A3D9E6" w14:textId="56117C18" w:rsidR="00996A64" w:rsidRDefault="00996A64" w:rsidP="00F65150">
      <w:pPr>
        <w:numPr>
          <w:ilvl w:val="0"/>
          <w:numId w:val="7"/>
        </w:numPr>
        <w:pBdr>
          <w:top w:val="nil"/>
          <w:left w:val="nil"/>
          <w:bottom w:val="nil"/>
          <w:right w:val="nil"/>
          <w:between w:val="nil"/>
        </w:pBdr>
        <w:rPr>
          <w:b/>
          <w:color w:val="000000"/>
        </w:rPr>
      </w:pPr>
      <w:r w:rsidRPr="00DA5F7A">
        <w:rPr>
          <w:b/>
          <w:bCs/>
          <w:color w:val="000000"/>
        </w:rPr>
        <w:t>Plan del proyecto</w:t>
      </w:r>
      <w:r w:rsidR="00DA5F7A" w:rsidRPr="00DA5F7A">
        <w:rPr>
          <w:b/>
          <w:bCs/>
          <w:color w:val="000000"/>
        </w:rPr>
        <w:t>:</w:t>
      </w:r>
      <w:r w:rsidR="00DA5F7A">
        <w:rPr>
          <w:color w:val="000000"/>
        </w:rPr>
        <w:t xml:space="preserve"> presenta cómo se ejecutarán los procesos y actividades del proyecto para asegurar la finalización exitosa del mismo y la calidad de los productos entregados.</w:t>
      </w:r>
    </w:p>
    <w:p w14:paraId="6DEB0D97" w14:textId="1280024D" w:rsidR="00996A64" w:rsidRPr="00DA5F7A" w:rsidRDefault="00996A64" w:rsidP="00F65150">
      <w:pPr>
        <w:numPr>
          <w:ilvl w:val="0"/>
          <w:numId w:val="7"/>
        </w:numPr>
        <w:pBdr>
          <w:top w:val="nil"/>
          <w:left w:val="nil"/>
          <w:bottom w:val="nil"/>
          <w:right w:val="nil"/>
          <w:between w:val="nil"/>
        </w:pBdr>
        <w:rPr>
          <w:b/>
          <w:bCs/>
          <w:color w:val="000000"/>
        </w:rPr>
      </w:pPr>
      <w:r w:rsidRPr="00DA5F7A">
        <w:rPr>
          <w:b/>
          <w:bCs/>
          <w:color w:val="000000"/>
        </w:rPr>
        <w:t>Repositorio del proyecto</w:t>
      </w:r>
      <w:r w:rsidR="00DA5F7A">
        <w:rPr>
          <w:b/>
          <w:bCs/>
          <w:color w:val="000000"/>
        </w:rPr>
        <w:t xml:space="preserve">: </w:t>
      </w:r>
      <w:r w:rsidR="00DA5F7A">
        <w:rPr>
          <w:color w:val="000000"/>
        </w:rPr>
        <w:t>contenedor electrónico para almacenar los productos y las entregas de los proyectos.</w:t>
      </w:r>
    </w:p>
    <w:p w14:paraId="6D754D2B" w14:textId="18EFD911" w:rsidR="00996A64" w:rsidRPr="00DA5F7A" w:rsidRDefault="00996A64" w:rsidP="00F65150">
      <w:pPr>
        <w:numPr>
          <w:ilvl w:val="0"/>
          <w:numId w:val="7"/>
        </w:numPr>
        <w:pBdr>
          <w:top w:val="nil"/>
          <w:left w:val="nil"/>
          <w:bottom w:val="nil"/>
          <w:right w:val="nil"/>
          <w:between w:val="nil"/>
        </w:pBdr>
        <w:rPr>
          <w:b/>
          <w:bCs/>
          <w:color w:val="000000"/>
        </w:rPr>
      </w:pPr>
      <w:r w:rsidRPr="00DA5F7A">
        <w:rPr>
          <w:b/>
          <w:bCs/>
          <w:color w:val="000000"/>
        </w:rPr>
        <w:lastRenderedPageBreak/>
        <w:t>Copia de seguridad del repositorio del proyecto</w:t>
      </w:r>
      <w:r w:rsidR="00DA5F7A">
        <w:rPr>
          <w:b/>
          <w:bCs/>
          <w:color w:val="000000"/>
        </w:rPr>
        <w:t xml:space="preserve">: </w:t>
      </w:r>
      <w:r w:rsidR="00DA5F7A">
        <w:rPr>
          <w:color w:val="000000"/>
        </w:rPr>
        <w:t>repositorio creado para respaldar el Repositorio del proyecto, y si es necesario, para recuperar la información.</w:t>
      </w:r>
    </w:p>
    <w:p w14:paraId="481E5971" w14:textId="0EA0CDC9" w:rsidR="00996A64" w:rsidRPr="00DA5F7A" w:rsidRDefault="00996A64" w:rsidP="00F65150">
      <w:pPr>
        <w:numPr>
          <w:ilvl w:val="0"/>
          <w:numId w:val="7"/>
        </w:numPr>
        <w:pBdr>
          <w:top w:val="nil"/>
          <w:left w:val="nil"/>
          <w:bottom w:val="nil"/>
          <w:right w:val="nil"/>
          <w:between w:val="nil"/>
        </w:pBdr>
        <w:rPr>
          <w:b/>
          <w:bCs/>
          <w:color w:val="000000"/>
        </w:rPr>
      </w:pPr>
      <w:r w:rsidRPr="00DA5F7A">
        <w:rPr>
          <w:b/>
          <w:bCs/>
          <w:color w:val="000000"/>
        </w:rPr>
        <w:t>Resultados de la verificación</w:t>
      </w:r>
      <w:r w:rsidR="00DA5F7A">
        <w:rPr>
          <w:b/>
          <w:bCs/>
          <w:color w:val="000000"/>
        </w:rPr>
        <w:t xml:space="preserve">: </w:t>
      </w:r>
      <w:r w:rsidR="00F223BA">
        <w:rPr>
          <w:color w:val="000000"/>
        </w:rPr>
        <w:t>d</w:t>
      </w:r>
      <w:r w:rsidR="00DA5F7A">
        <w:rPr>
          <w:color w:val="000000"/>
        </w:rPr>
        <w:t>ocumenta la ejecución de la verificación.</w:t>
      </w:r>
    </w:p>
    <w:p w14:paraId="4F5A1067" w14:textId="77777777" w:rsidR="00996A64" w:rsidRDefault="00996A64" w:rsidP="00F65150">
      <w:pPr>
        <w:numPr>
          <w:ilvl w:val="0"/>
          <w:numId w:val="6"/>
        </w:numPr>
        <w:pBdr>
          <w:top w:val="nil"/>
          <w:left w:val="nil"/>
          <w:bottom w:val="nil"/>
          <w:right w:val="nil"/>
          <w:between w:val="nil"/>
        </w:pBdr>
        <w:rPr>
          <w:b/>
          <w:color w:val="000000"/>
        </w:rPr>
      </w:pPr>
      <w:r>
        <w:rPr>
          <w:b/>
          <w:color w:val="000000"/>
        </w:rPr>
        <w:t>Fase 2: Ejecución</w:t>
      </w:r>
    </w:p>
    <w:p w14:paraId="4D341CC7" w14:textId="55651E03" w:rsidR="00996A64" w:rsidRPr="00DA5F7A" w:rsidRDefault="00996A64" w:rsidP="00F65150">
      <w:pPr>
        <w:numPr>
          <w:ilvl w:val="0"/>
          <w:numId w:val="7"/>
        </w:numPr>
        <w:pBdr>
          <w:top w:val="nil"/>
          <w:left w:val="nil"/>
          <w:bottom w:val="nil"/>
          <w:right w:val="nil"/>
          <w:between w:val="nil"/>
        </w:pBdr>
        <w:rPr>
          <w:b/>
          <w:bCs/>
          <w:color w:val="000000"/>
        </w:rPr>
      </w:pPr>
      <w:r w:rsidRPr="00DA5F7A">
        <w:rPr>
          <w:b/>
          <w:bCs/>
          <w:color w:val="000000"/>
        </w:rPr>
        <w:t>Acta de la reunión</w:t>
      </w:r>
      <w:r w:rsidR="00DA5F7A">
        <w:rPr>
          <w:b/>
          <w:bCs/>
          <w:color w:val="000000"/>
        </w:rPr>
        <w:t>:</w:t>
      </w:r>
      <w:r w:rsidR="00F223BA">
        <w:rPr>
          <w:b/>
          <w:bCs/>
          <w:color w:val="000000"/>
        </w:rPr>
        <w:t xml:space="preserve"> </w:t>
      </w:r>
      <w:r w:rsidR="00F223BA">
        <w:rPr>
          <w:color w:val="000000"/>
        </w:rPr>
        <w:t>registra los acuerdos establecidos con el cliente y/o equipo de trabajo.</w:t>
      </w:r>
    </w:p>
    <w:p w14:paraId="6340E491" w14:textId="5D8F97CC" w:rsidR="00996A64" w:rsidRPr="00DA5F7A" w:rsidRDefault="00996A64" w:rsidP="00F65150">
      <w:pPr>
        <w:numPr>
          <w:ilvl w:val="0"/>
          <w:numId w:val="7"/>
        </w:numPr>
        <w:pBdr>
          <w:top w:val="nil"/>
          <w:left w:val="nil"/>
          <w:bottom w:val="nil"/>
          <w:right w:val="nil"/>
          <w:between w:val="nil"/>
        </w:pBdr>
        <w:rPr>
          <w:b/>
          <w:bCs/>
          <w:color w:val="000000"/>
        </w:rPr>
      </w:pPr>
      <w:r w:rsidRPr="00DA5F7A">
        <w:rPr>
          <w:b/>
          <w:bCs/>
          <w:color w:val="000000"/>
        </w:rPr>
        <w:t>Registro de estado de progreso</w:t>
      </w:r>
      <w:r w:rsidR="00DA5F7A">
        <w:rPr>
          <w:b/>
          <w:bCs/>
          <w:color w:val="000000"/>
        </w:rPr>
        <w:t>:</w:t>
      </w:r>
      <w:r w:rsidR="00F223BA">
        <w:rPr>
          <w:b/>
          <w:bCs/>
          <w:color w:val="000000"/>
        </w:rPr>
        <w:t xml:space="preserve"> </w:t>
      </w:r>
      <w:r w:rsidR="00F223BA">
        <w:rPr>
          <w:color w:val="000000"/>
        </w:rPr>
        <w:t>registra el estado del proyecto en relación con el Plan del proyecto.</w:t>
      </w:r>
    </w:p>
    <w:p w14:paraId="4B8D8C8E" w14:textId="4D12BC1B" w:rsidR="00996A64" w:rsidRPr="00DA5F7A" w:rsidRDefault="00996A64" w:rsidP="00F65150">
      <w:pPr>
        <w:numPr>
          <w:ilvl w:val="0"/>
          <w:numId w:val="7"/>
        </w:numPr>
        <w:pBdr>
          <w:top w:val="nil"/>
          <w:left w:val="nil"/>
          <w:bottom w:val="nil"/>
          <w:right w:val="nil"/>
          <w:between w:val="nil"/>
        </w:pBdr>
        <w:rPr>
          <w:b/>
          <w:bCs/>
          <w:color w:val="000000"/>
        </w:rPr>
      </w:pPr>
      <w:r w:rsidRPr="00DA5F7A">
        <w:rPr>
          <w:b/>
          <w:bCs/>
          <w:color w:val="000000"/>
        </w:rPr>
        <w:t>Solicitud de cambio</w:t>
      </w:r>
      <w:r w:rsidR="00DA5F7A">
        <w:rPr>
          <w:b/>
          <w:bCs/>
          <w:color w:val="000000"/>
        </w:rPr>
        <w:t>:</w:t>
      </w:r>
      <w:r w:rsidR="00F223BA">
        <w:rPr>
          <w:b/>
          <w:bCs/>
          <w:color w:val="000000"/>
        </w:rPr>
        <w:t xml:space="preserve"> </w:t>
      </w:r>
      <w:r w:rsidR="00F223BA">
        <w:rPr>
          <w:color w:val="000000"/>
        </w:rPr>
        <w:t>identifica un problema de software, o de documentación.</w:t>
      </w:r>
    </w:p>
    <w:p w14:paraId="1056036C" w14:textId="77777777" w:rsidR="00996A64" w:rsidRDefault="00996A64" w:rsidP="00F65150">
      <w:pPr>
        <w:numPr>
          <w:ilvl w:val="0"/>
          <w:numId w:val="6"/>
        </w:numPr>
        <w:pBdr>
          <w:top w:val="nil"/>
          <w:left w:val="nil"/>
          <w:bottom w:val="nil"/>
          <w:right w:val="nil"/>
          <w:between w:val="nil"/>
        </w:pBdr>
        <w:rPr>
          <w:b/>
          <w:color w:val="000000"/>
        </w:rPr>
      </w:pPr>
      <w:r>
        <w:rPr>
          <w:b/>
          <w:color w:val="000000"/>
        </w:rPr>
        <w:t>Fase 3: Evaluación y control</w:t>
      </w:r>
    </w:p>
    <w:p w14:paraId="4ECE05EC" w14:textId="769006BF" w:rsidR="00996A64" w:rsidRPr="00F223BA" w:rsidRDefault="00996A64" w:rsidP="00F65150">
      <w:pPr>
        <w:numPr>
          <w:ilvl w:val="0"/>
          <w:numId w:val="7"/>
        </w:numPr>
        <w:pBdr>
          <w:top w:val="nil"/>
          <w:left w:val="nil"/>
          <w:bottom w:val="nil"/>
          <w:right w:val="nil"/>
          <w:between w:val="nil"/>
        </w:pBdr>
        <w:rPr>
          <w:b/>
          <w:bCs/>
          <w:color w:val="000000"/>
        </w:rPr>
      </w:pPr>
      <w:r w:rsidRPr="00F223BA">
        <w:rPr>
          <w:b/>
          <w:bCs/>
          <w:color w:val="000000"/>
        </w:rPr>
        <w:t>Registro de corrección</w:t>
      </w:r>
      <w:r w:rsidR="00F223BA">
        <w:rPr>
          <w:b/>
          <w:bCs/>
          <w:color w:val="000000"/>
        </w:rPr>
        <w:t xml:space="preserve">: </w:t>
      </w:r>
      <w:r w:rsidR="00F223BA">
        <w:rPr>
          <w:color w:val="000000"/>
        </w:rPr>
        <w:t>identifica las actividades establecidas para corregir una desviación o problema relacionado con el cumplimiento del Plan.</w:t>
      </w:r>
    </w:p>
    <w:p w14:paraId="50C617B5" w14:textId="77777777" w:rsidR="00996A64" w:rsidRPr="00F223BA" w:rsidRDefault="00996A64" w:rsidP="00F65150">
      <w:pPr>
        <w:numPr>
          <w:ilvl w:val="0"/>
          <w:numId w:val="6"/>
        </w:numPr>
        <w:pBdr>
          <w:top w:val="nil"/>
          <w:left w:val="nil"/>
          <w:bottom w:val="nil"/>
          <w:right w:val="nil"/>
          <w:between w:val="nil"/>
        </w:pBdr>
        <w:rPr>
          <w:b/>
          <w:bCs/>
          <w:color w:val="000000"/>
        </w:rPr>
      </w:pPr>
      <w:r w:rsidRPr="00F223BA">
        <w:rPr>
          <w:b/>
          <w:bCs/>
          <w:color w:val="000000"/>
        </w:rPr>
        <w:t>Fase 4: Cierre</w:t>
      </w:r>
    </w:p>
    <w:p w14:paraId="453ABE3F" w14:textId="25F8D387" w:rsidR="00D505A0" w:rsidRPr="00F223BA" w:rsidRDefault="00996A64" w:rsidP="00F65150">
      <w:pPr>
        <w:numPr>
          <w:ilvl w:val="0"/>
          <w:numId w:val="7"/>
        </w:numPr>
        <w:pBdr>
          <w:top w:val="nil"/>
          <w:left w:val="nil"/>
          <w:bottom w:val="nil"/>
          <w:right w:val="nil"/>
          <w:between w:val="nil"/>
        </w:pBdr>
        <w:rPr>
          <w:b/>
          <w:bCs/>
          <w:color w:val="000000"/>
        </w:rPr>
      </w:pPr>
      <w:r w:rsidRPr="00F223BA">
        <w:rPr>
          <w:b/>
          <w:bCs/>
          <w:color w:val="000000"/>
        </w:rPr>
        <w:t>Registro de aceptación</w:t>
      </w:r>
      <w:r w:rsidR="00F223BA">
        <w:rPr>
          <w:b/>
          <w:bCs/>
          <w:color w:val="000000"/>
        </w:rPr>
        <w:t xml:space="preserve">: </w:t>
      </w:r>
      <w:r w:rsidR="00F223BA">
        <w:rPr>
          <w:color w:val="000000"/>
        </w:rPr>
        <w:t>documenta la aceptación del cliente de los entregables del proyecto.</w:t>
      </w:r>
    </w:p>
    <w:p w14:paraId="2B888041" w14:textId="7919E663" w:rsidR="00622D3B" w:rsidRPr="009C1E3C" w:rsidRDefault="0052213A" w:rsidP="009C1E3C">
      <w:pPr>
        <w:numPr>
          <w:ilvl w:val="0"/>
          <w:numId w:val="5"/>
        </w:numPr>
        <w:pBdr>
          <w:top w:val="nil"/>
          <w:left w:val="nil"/>
          <w:bottom w:val="nil"/>
          <w:right w:val="nil"/>
          <w:between w:val="nil"/>
        </w:pBdr>
        <w:rPr>
          <w:b/>
          <w:color w:val="000000"/>
        </w:rPr>
      </w:pPr>
      <w:r>
        <w:rPr>
          <w:b/>
          <w:color w:val="000000"/>
        </w:rPr>
        <w:t xml:space="preserve">Adecuar las características seleccionadas a los tiempos y contexto del proyecto </w:t>
      </w:r>
    </w:p>
    <w:p w14:paraId="58AB8423" w14:textId="77777777" w:rsidR="00622D3B" w:rsidRDefault="0052213A" w:rsidP="00F65150">
      <w:pPr>
        <w:pBdr>
          <w:top w:val="nil"/>
          <w:left w:val="nil"/>
          <w:bottom w:val="nil"/>
          <w:right w:val="nil"/>
          <w:between w:val="nil"/>
        </w:pBdr>
        <w:ind w:left="720"/>
        <w:rPr>
          <w:color w:val="000000"/>
        </w:rPr>
      </w:pPr>
      <w:r>
        <w:rPr>
          <w:color w:val="000000"/>
        </w:rPr>
        <w:t xml:space="preserve">Para la realización de cada uno de los artefactos seleccionados </w:t>
      </w:r>
      <w:r w:rsidR="00E7206B">
        <w:rPr>
          <w:color w:val="000000"/>
        </w:rPr>
        <w:t>para este proyecto</w:t>
      </w:r>
      <w:r>
        <w:rPr>
          <w:color w:val="000000"/>
        </w:rPr>
        <w:t xml:space="preserve">, se adecuaron los requisitos </w:t>
      </w:r>
      <w:r w:rsidR="00E7206B">
        <w:rPr>
          <w:color w:val="000000"/>
        </w:rPr>
        <w:t>que por defecto propon</w:t>
      </w:r>
      <w:r w:rsidR="00EC4FCF">
        <w:rPr>
          <w:color w:val="000000"/>
        </w:rPr>
        <w:t>ía</w:t>
      </w:r>
      <w:r w:rsidR="00E7206B">
        <w:rPr>
          <w:color w:val="000000"/>
        </w:rPr>
        <w:t xml:space="preserve"> el estándar para </w:t>
      </w:r>
      <w:r w:rsidR="00EC4FCF">
        <w:rPr>
          <w:color w:val="000000"/>
        </w:rPr>
        <w:t>estos</w:t>
      </w:r>
      <w:r w:rsidR="00E7206B">
        <w:rPr>
          <w:color w:val="000000"/>
        </w:rPr>
        <w:t>,</w:t>
      </w:r>
      <w:r w:rsidR="00F13CD0">
        <w:rPr>
          <w:color w:val="000000"/>
        </w:rPr>
        <w:t xml:space="preserve"> </w:t>
      </w:r>
      <w:r w:rsidR="00E7206B">
        <w:rPr>
          <w:color w:val="000000"/>
        </w:rPr>
        <w:t xml:space="preserve">es decir, se </w:t>
      </w:r>
      <w:r w:rsidR="00F13CD0">
        <w:rPr>
          <w:color w:val="000000"/>
        </w:rPr>
        <w:t>elimina</w:t>
      </w:r>
      <w:r w:rsidR="00E7206B">
        <w:rPr>
          <w:color w:val="000000"/>
        </w:rPr>
        <w:t>ron</w:t>
      </w:r>
      <w:r w:rsidR="00F13CD0">
        <w:rPr>
          <w:color w:val="000000"/>
        </w:rPr>
        <w:t xml:space="preserve"> algunos </w:t>
      </w:r>
      <w:r w:rsidR="00E7206B">
        <w:rPr>
          <w:color w:val="000000"/>
        </w:rPr>
        <w:t xml:space="preserve">requisitos </w:t>
      </w:r>
      <w:r w:rsidR="00F13CD0">
        <w:rPr>
          <w:color w:val="000000"/>
        </w:rPr>
        <w:t xml:space="preserve">y </w:t>
      </w:r>
      <w:r w:rsidR="00EC4FCF">
        <w:rPr>
          <w:color w:val="000000"/>
        </w:rPr>
        <w:t>se adicionaron otros, debido a que el contexto del proyecto lo requería</w:t>
      </w:r>
      <w:r>
        <w:rPr>
          <w:color w:val="000000"/>
        </w:rPr>
        <w:t>.</w:t>
      </w:r>
      <w:r w:rsidR="00BA2EF9">
        <w:rPr>
          <w:color w:val="000000"/>
        </w:rPr>
        <w:t xml:space="preserve"> </w:t>
      </w:r>
      <w:r w:rsidR="00EC4FCF">
        <w:rPr>
          <w:color w:val="000000"/>
        </w:rPr>
        <w:t>Además, s</w:t>
      </w:r>
      <w:r w:rsidR="00BA2EF9">
        <w:rPr>
          <w:color w:val="000000"/>
        </w:rPr>
        <w:t>e optó no incluir el artefacto de Copia de seguridad, ya que no se veía necesario tener un repositorio adicional como copia del repositorio principal.</w:t>
      </w:r>
      <w:r>
        <w:rPr>
          <w:color w:val="000000"/>
        </w:rPr>
        <w:t xml:space="preserve"> </w:t>
      </w:r>
    </w:p>
    <w:p w14:paraId="5BB6D182" w14:textId="77777777" w:rsidR="00622D3B" w:rsidRDefault="00622D3B" w:rsidP="00F65150">
      <w:pPr>
        <w:pBdr>
          <w:top w:val="nil"/>
          <w:left w:val="nil"/>
          <w:bottom w:val="nil"/>
          <w:right w:val="nil"/>
          <w:between w:val="nil"/>
        </w:pBdr>
        <w:ind w:left="720"/>
        <w:rPr>
          <w:color w:val="000000"/>
        </w:rPr>
      </w:pPr>
    </w:p>
    <w:p w14:paraId="7CFE1729" w14:textId="46F90EBA" w:rsidR="00A84D25" w:rsidRDefault="0052213A" w:rsidP="00F65150">
      <w:pPr>
        <w:pBdr>
          <w:top w:val="nil"/>
          <w:left w:val="nil"/>
          <w:bottom w:val="nil"/>
          <w:right w:val="nil"/>
          <w:between w:val="nil"/>
        </w:pBdr>
        <w:ind w:left="720"/>
        <w:rPr>
          <w:color w:val="000000"/>
        </w:rPr>
      </w:pPr>
      <w:r>
        <w:rPr>
          <w:color w:val="000000"/>
        </w:rPr>
        <w:t>A continuación, se mencionará cada fase con los respectivos artefactos seleccionados</w:t>
      </w:r>
      <w:r w:rsidR="001A29B2">
        <w:rPr>
          <w:color w:val="000000"/>
        </w:rPr>
        <w:t xml:space="preserve"> y algunas imágenes de algunos de estos</w:t>
      </w:r>
      <w:r>
        <w:rPr>
          <w:color w:val="000000"/>
        </w:rPr>
        <w:t>.</w:t>
      </w:r>
    </w:p>
    <w:p w14:paraId="3ACB6BCB" w14:textId="77777777" w:rsidR="00A84D25" w:rsidRDefault="0052213A" w:rsidP="00F65150">
      <w:pPr>
        <w:numPr>
          <w:ilvl w:val="0"/>
          <w:numId w:val="6"/>
        </w:numPr>
        <w:pBdr>
          <w:top w:val="nil"/>
          <w:left w:val="nil"/>
          <w:bottom w:val="nil"/>
          <w:right w:val="nil"/>
          <w:between w:val="nil"/>
        </w:pBdr>
        <w:rPr>
          <w:b/>
          <w:color w:val="000000"/>
        </w:rPr>
      </w:pPr>
      <w:r>
        <w:rPr>
          <w:b/>
          <w:color w:val="000000"/>
        </w:rPr>
        <w:lastRenderedPageBreak/>
        <w:t>Fase 1: Planeación</w:t>
      </w:r>
    </w:p>
    <w:p w14:paraId="28F313CE" w14:textId="6F912BAA" w:rsidR="00A84D25" w:rsidRDefault="0052213A" w:rsidP="00F65150">
      <w:pPr>
        <w:pBdr>
          <w:top w:val="nil"/>
          <w:left w:val="nil"/>
          <w:bottom w:val="nil"/>
          <w:right w:val="nil"/>
          <w:between w:val="nil"/>
        </w:pBdr>
        <w:ind w:left="1440"/>
        <w:rPr>
          <w:color w:val="000000"/>
        </w:rPr>
      </w:pPr>
      <w:r>
        <w:rPr>
          <w:b/>
          <w:color w:val="000000"/>
        </w:rPr>
        <w:t>Plan del proyecto</w:t>
      </w:r>
      <w:r w:rsidR="00CD3664">
        <w:rPr>
          <w:b/>
          <w:color w:val="000000"/>
        </w:rPr>
        <w:t>.</w:t>
      </w:r>
      <w:r>
        <w:rPr>
          <w:color w:val="000000"/>
        </w:rPr>
        <w:t xml:space="preserve"> </w:t>
      </w:r>
      <w:r w:rsidR="00CD3664">
        <w:rPr>
          <w:color w:val="000000"/>
        </w:rPr>
        <w:t xml:space="preserve">Consta de los </w:t>
      </w:r>
      <w:r w:rsidR="00161B22">
        <w:rPr>
          <w:color w:val="000000"/>
        </w:rPr>
        <w:t>siguientes requisitos</w:t>
      </w:r>
      <w:r w:rsidR="00CD3664">
        <w:rPr>
          <w:color w:val="000000"/>
        </w:rPr>
        <w:t>: d</w:t>
      </w:r>
      <w:r>
        <w:rPr>
          <w:color w:val="000000"/>
        </w:rPr>
        <w:t xml:space="preserve">escripción del producto, propósito, requisitos generales del cliente, descripción del alcance, objetivos del proyecto, entregables, tareas, duración estimada de las tareas, recursos, composición del equipo de trabajo, calendarios de las tareas del proyecto, esfuerzo y costo estimado, estrategia de control de versiones (de este fueron seleccionados: identificación de herramientas o mecanismos de repositorio de productos, identificación y control de versiones definido y mecanismos de almacenamiento) e instrucciones de entrega (de este no se seleccionó ningún requisito de los propuestos, los requisitos indicados fueron de autoría propia). </w:t>
      </w:r>
    </w:p>
    <w:p w14:paraId="104B7D23" w14:textId="4C9A3928" w:rsidR="00A84D25" w:rsidRDefault="00A84D25" w:rsidP="00F65150">
      <w:pPr>
        <w:keepNext/>
        <w:pBdr>
          <w:top w:val="nil"/>
          <w:left w:val="nil"/>
          <w:bottom w:val="nil"/>
          <w:right w:val="nil"/>
          <w:between w:val="nil"/>
        </w:pBdr>
        <w:ind w:left="1440"/>
        <w:jc w:val="center"/>
        <w:rPr>
          <w:color w:val="000000"/>
        </w:rPr>
      </w:pPr>
    </w:p>
    <w:p w14:paraId="645DF51C" w14:textId="4A70D0E8" w:rsidR="00A84D25" w:rsidRDefault="0052213A" w:rsidP="00F65150">
      <w:pPr>
        <w:pBdr>
          <w:top w:val="nil"/>
          <w:left w:val="nil"/>
          <w:bottom w:val="nil"/>
          <w:right w:val="nil"/>
          <w:between w:val="nil"/>
        </w:pBdr>
        <w:ind w:left="1440"/>
        <w:rPr>
          <w:color w:val="000000"/>
        </w:rPr>
      </w:pPr>
      <w:bookmarkStart w:id="6" w:name="_1t3h5sf" w:colFirst="0" w:colLast="0"/>
      <w:bookmarkEnd w:id="6"/>
      <w:r>
        <w:rPr>
          <w:b/>
          <w:color w:val="000000"/>
        </w:rPr>
        <w:t>Repositorio del proyecto</w:t>
      </w:r>
      <w:r w:rsidR="00CD3664">
        <w:rPr>
          <w:b/>
          <w:color w:val="000000"/>
        </w:rPr>
        <w:t xml:space="preserve">. </w:t>
      </w:r>
      <w:r w:rsidR="00161B22">
        <w:rPr>
          <w:bCs/>
          <w:color w:val="000000"/>
        </w:rPr>
        <w:t>Consta de los siguientes requisitos</w:t>
      </w:r>
      <w:r w:rsidR="00CD3664" w:rsidRPr="00CD3664">
        <w:rPr>
          <w:bCs/>
          <w:color w:val="000000"/>
        </w:rPr>
        <w:t>:</w:t>
      </w:r>
      <w:r>
        <w:rPr>
          <w:b/>
          <w:color w:val="000000"/>
        </w:rPr>
        <w:t xml:space="preserve"> </w:t>
      </w:r>
      <w:r>
        <w:rPr>
          <w:color w:val="000000"/>
        </w:rPr>
        <w:t>productos de trabajo</w:t>
      </w:r>
      <w:r w:rsidR="00CD3664">
        <w:rPr>
          <w:color w:val="000000"/>
        </w:rPr>
        <w:t xml:space="preserve"> y </w:t>
      </w:r>
      <w:r>
        <w:rPr>
          <w:color w:val="000000"/>
        </w:rPr>
        <w:t>productos liberados</w:t>
      </w:r>
      <w:r w:rsidR="00CD3664">
        <w:rPr>
          <w:color w:val="000000"/>
        </w:rPr>
        <w:t>.  Además</w:t>
      </w:r>
      <w:r>
        <w:rPr>
          <w:color w:val="000000"/>
        </w:rPr>
        <w:t>,</w:t>
      </w:r>
      <w:r w:rsidR="00CD3664">
        <w:rPr>
          <w:color w:val="000000"/>
        </w:rPr>
        <w:t xml:space="preserve"> se deben tener en cuenta las</w:t>
      </w:r>
      <w:r>
        <w:rPr>
          <w:color w:val="000000"/>
        </w:rPr>
        <w:t xml:space="preserve"> capacidades de almacenamiento y recuperación, </w:t>
      </w:r>
      <w:r w:rsidR="00CD3664">
        <w:rPr>
          <w:color w:val="000000"/>
        </w:rPr>
        <w:t>la navegabilidad por el contenido, la accesibilidad y</w:t>
      </w:r>
      <w:r>
        <w:rPr>
          <w:color w:val="000000"/>
        </w:rPr>
        <w:t xml:space="preserve"> </w:t>
      </w:r>
      <w:r w:rsidR="00CD3664">
        <w:rPr>
          <w:color w:val="000000"/>
        </w:rPr>
        <w:t xml:space="preserve">los </w:t>
      </w:r>
      <w:r>
        <w:rPr>
          <w:color w:val="000000"/>
        </w:rPr>
        <w:t>resultados de verificación. Adicional se crearon ramas por cada equipo de trabajo para mantener un orden de las entregas que suben por cada uno.</w:t>
      </w:r>
    </w:p>
    <w:p w14:paraId="6C7C35C2" w14:textId="742734F5" w:rsidR="00FD60AD" w:rsidRDefault="00FD60AD" w:rsidP="00F65150">
      <w:pPr>
        <w:pBdr>
          <w:top w:val="nil"/>
          <w:left w:val="nil"/>
          <w:bottom w:val="nil"/>
          <w:right w:val="nil"/>
          <w:between w:val="nil"/>
        </w:pBdr>
        <w:ind w:left="1440"/>
        <w:rPr>
          <w:color w:val="000000"/>
        </w:rPr>
      </w:pPr>
    </w:p>
    <w:p w14:paraId="1ED42C43" w14:textId="05ADEBA4" w:rsidR="00E44208" w:rsidRDefault="00DD5B72" w:rsidP="00F65150">
      <w:pPr>
        <w:pBdr>
          <w:top w:val="nil"/>
          <w:left w:val="nil"/>
          <w:bottom w:val="nil"/>
          <w:right w:val="nil"/>
          <w:between w:val="nil"/>
        </w:pBdr>
        <w:ind w:left="1440"/>
        <w:rPr>
          <w:color w:val="000000"/>
        </w:rPr>
      </w:pPr>
      <w:r>
        <w:rPr>
          <w:b/>
          <w:bCs/>
          <w:color w:val="000000"/>
        </w:rPr>
        <w:t>Resultados de la verificación</w:t>
      </w:r>
      <w:r w:rsidR="0011536A">
        <w:rPr>
          <w:b/>
          <w:bCs/>
          <w:color w:val="000000"/>
        </w:rPr>
        <w:t xml:space="preserve">. </w:t>
      </w:r>
      <w:r w:rsidR="0011536A">
        <w:rPr>
          <w:color w:val="000000"/>
        </w:rPr>
        <w:t xml:space="preserve">Consta de los </w:t>
      </w:r>
      <w:r w:rsidR="00161B22">
        <w:rPr>
          <w:color w:val="000000"/>
        </w:rPr>
        <w:t>siguientes requisitos</w:t>
      </w:r>
      <w:r w:rsidR="0011536A">
        <w:rPr>
          <w:color w:val="000000"/>
        </w:rPr>
        <w:t>:</w:t>
      </w:r>
      <w:r w:rsidR="00F65150">
        <w:rPr>
          <w:color w:val="000000"/>
        </w:rPr>
        <w:t xml:space="preserve"> fecha, lugar, duración (días), lista de verificación, participantes, defectos identificados durante la verificación, elementos de verificación aprobados y elementos de verificación pendientes.</w:t>
      </w:r>
    </w:p>
    <w:p w14:paraId="636FCA31" w14:textId="77777777" w:rsidR="00F65150" w:rsidRPr="0011536A" w:rsidRDefault="00F65150" w:rsidP="00F65150">
      <w:pPr>
        <w:pBdr>
          <w:top w:val="nil"/>
          <w:left w:val="nil"/>
          <w:bottom w:val="nil"/>
          <w:right w:val="nil"/>
          <w:between w:val="nil"/>
        </w:pBdr>
        <w:ind w:left="1440"/>
        <w:rPr>
          <w:color w:val="000000"/>
        </w:rPr>
      </w:pPr>
    </w:p>
    <w:p w14:paraId="5AA0ED52" w14:textId="77777777" w:rsidR="00923F74" w:rsidRPr="00923F74" w:rsidRDefault="00D8235B" w:rsidP="00F65150">
      <w:pPr>
        <w:pStyle w:val="Prrafodelista"/>
        <w:numPr>
          <w:ilvl w:val="1"/>
          <w:numId w:val="19"/>
        </w:numPr>
        <w:pBdr>
          <w:top w:val="nil"/>
          <w:left w:val="nil"/>
          <w:bottom w:val="nil"/>
          <w:right w:val="nil"/>
          <w:between w:val="nil"/>
        </w:pBdr>
        <w:rPr>
          <w:b/>
          <w:bCs/>
          <w:color w:val="000000"/>
        </w:rPr>
      </w:pPr>
      <w:r w:rsidRPr="00E44208">
        <w:rPr>
          <w:b/>
        </w:rPr>
        <w:t>Fase 2</w:t>
      </w:r>
      <w:r w:rsidR="00E44208" w:rsidRPr="00E44208">
        <w:rPr>
          <w:b/>
        </w:rPr>
        <w:t>:</w:t>
      </w:r>
      <w:r w:rsidRPr="00E44208">
        <w:rPr>
          <w:b/>
        </w:rPr>
        <w:t xml:space="preserve"> Ejecución</w:t>
      </w:r>
    </w:p>
    <w:p w14:paraId="61677E38" w14:textId="42D3A218" w:rsidR="0068700F" w:rsidRDefault="00D8235B" w:rsidP="00F65150">
      <w:pPr>
        <w:pStyle w:val="Prrafodelista"/>
        <w:pBdr>
          <w:top w:val="nil"/>
          <w:left w:val="nil"/>
          <w:bottom w:val="nil"/>
          <w:right w:val="nil"/>
          <w:between w:val="nil"/>
        </w:pBdr>
        <w:ind w:left="1440"/>
      </w:pPr>
      <w:r w:rsidRPr="00923F74">
        <w:rPr>
          <w:b/>
        </w:rPr>
        <w:t>Acta de reunión</w:t>
      </w:r>
      <w:r w:rsidR="00E44208" w:rsidRPr="00923F74">
        <w:rPr>
          <w:b/>
        </w:rPr>
        <w:t xml:space="preserve">. </w:t>
      </w:r>
      <w:r w:rsidR="00E44208">
        <w:t>C</w:t>
      </w:r>
      <w:r w:rsidRPr="00D8235B">
        <w:t xml:space="preserve">onsta de los </w:t>
      </w:r>
      <w:r w:rsidR="00161B22">
        <w:t>siguientes requisitos</w:t>
      </w:r>
      <w:r w:rsidR="00EB4550">
        <w:t>:</w:t>
      </w:r>
      <w:r w:rsidR="00923F74">
        <w:t xml:space="preserve"> </w:t>
      </w:r>
      <w:r w:rsidR="00923F74">
        <w:t xml:space="preserve">consta de los </w:t>
      </w:r>
      <w:r w:rsidR="00161B22">
        <w:t>siguientes requisitos</w:t>
      </w:r>
      <w:r w:rsidR="00923F74">
        <w:t>: propósito de la reunión, asistentes, fecha, lugar de celebración, lo que logro, identifica las cuestiones planteadas, acuerdos, próxima reunión (si la hubiera).</w:t>
      </w:r>
    </w:p>
    <w:p w14:paraId="16F29BAA" w14:textId="77777777" w:rsidR="00F62EE4" w:rsidRDefault="00F62EE4" w:rsidP="00F65150">
      <w:pPr>
        <w:pStyle w:val="Prrafodelista"/>
        <w:pBdr>
          <w:top w:val="nil"/>
          <w:left w:val="nil"/>
          <w:bottom w:val="nil"/>
          <w:right w:val="nil"/>
          <w:between w:val="nil"/>
        </w:pBdr>
        <w:ind w:left="1440"/>
      </w:pPr>
    </w:p>
    <w:p w14:paraId="7E5D0AAD" w14:textId="724720ED" w:rsidR="00923F74" w:rsidRDefault="00F13CD0" w:rsidP="00F65150">
      <w:pPr>
        <w:pStyle w:val="Prrafodelista"/>
        <w:pBdr>
          <w:top w:val="nil"/>
          <w:left w:val="nil"/>
          <w:bottom w:val="nil"/>
          <w:right w:val="nil"/>
          <w:between w:val="nil"/>
        </w:pBdr>
        <w:ind w:left="1440"/>
        <w:rPr>
          <w:color w:val="000000"/>
        </w:rPr>
      </w:pPr>
      <w:r>
        <w:rPr>
          <w:b/>
          <w:bCs/>
          <w:color w:val="000000"/>
        </w:rPr>
        <w:t xml:space="preserve">Registro de estado de progreso. </w:t>
      </w:r>
      <w:r>
        <w:rPr>
          <w:color w:val="000000"/>
        </w:rPr>
        <w:t xml:space="preserve">Consta de los siguientes </w:t>
      </w:r>
      <w:r w:rsidR="00161B22">
        <w:rPr>
          <w:bCs/>
        </w:rPr>
        <w:t>requisitos</w:t>
      </w:r>
      <w:r>
        <w:rPr>
          <w:color w:val="000000"/>
        </w:rPr>
        <w:t>:</w:t>
      </w:r>
      <w:r w:rsidR="00F62EE4">
        <w:rPr>
          <w:color w:val="000000"/>
        </w:rPr>
        <w:t xml:space="preserve"> nro. de caso de uso, fase, actividad, fecha final esperada, fecha de revisión, estado de las tareas actuales (pendiente y completada), fecha de entrega real, cantidad de días esperados, cantidad de días reales y observaciones.</w:t>
      </w:r>
    </w:p>
    <w:p w14:paraId="6A1F495C" w14:textId="77777777" w:rsidR="00F62EE4" w:rsidRPr="00F13CD0" w:rsidRDefault="00F62EE4" w:rsidP="00F65150">
      <w:pPr>
        <w:pStyle w:val="Prrafodelista"/>
        <w:pBdr>
          <w:top w:val="nil"/>
          <w:left w:val="nil"/>
          <w:bottom w:val="nil"/>
          <w:right w:val="nil"/>
          <w:between w:val="nil"/>
        </w:pBdr>
        <w:ind w:left="1440"/>
        <w:rPr>
          <w:color w:val="000000"/>
        </w:rPr>
      </w:pPr>
    </w:p>
    <w:p w14:paraId="37EB7AB9" w14:textId="2EA461CE" w:rsidR="00923F74" w:rsidRDefault="00F831C9" w:rsidP="00F65150">
      <w:pPr>
        <w:pStyle w:val="Prrafodelista"/>
        <w:ind w:left="1440"/>
      </w:pPr>
      <w:r>
        <w:rPr>
          <w:b/>
        </w:rPr>
        <w:t>Solicitud de cambio</w:t>
      </w:r>
      <w:r w:rsidR="00161B22">
        <w:rPr>
          <w:b/>
        </w:rPr>
        <w:t>.</w:t>
      </w:r>
      <w:r>
        <w:rPr>
          <w:b/>
        </w:rPr>
        <w:t xml:space="preserve"> </w:t>
      </w:r>
      <w:r w:rsidR="00161B22">
        <w:t>C</w:t>
      </w:r>
      <w:r w:rsidRPr="00F831C9">
        <w:t>on</w:t>
      </w:r>
      <w:r>
        <w:t xml:space="preserve">sta de los siguientes </w:t>
      </w:r>
      <w:r w:rsidR="00161B22">
        <w:rPr>
          <w:bCs/>
        </w:rPr>
        <w:t>requisitos</w:t>
      </w:r>
      <w:r>
        <w:t xml:space="preserve">: </w:t>
      </w:r>
    </w:p>
    <w:p w14:paraId="31D1EB7D" w14:textId="64E6EAD3" w:rsidR="00923F74" w:rsidRDefault="00A51540" w:rsidP="00F65150">
      <w:pPr>
        <w:pStyle w:val="Prrafodelista"/>
        <w:ind w:left="1440"/>
        <w:jc w:val="center"/>
      </w:pPr>
      <w:r>
        <w:rPr>
          <w:noProof/>
        </w:rPr>
        <w:drawing>
          <wp:inline distT="0" distB="0" distL="0" distR="0" wp14:anchorId="09CB9EAF" wp14:editId="45673591">
            <wp:extent cx="4572520" cy="51130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a 2.PNG"/>
                    <pic:cNvPicPr/>
                  </pic:nvPicPr>
                  <pic:blipFill>
                    <a:blip r:embed="rId8">
                      <a:extLst>
                        <a:ext uri="{BEBA8EAE-BF5A-486C-A8C5-ECC9F3942E4B}">
                          <a14:imgProps xmlns:a14="http://schemas.microsoft.com/office/drawing/2010/main">
                            <a14:imgLayer r:embed="rId9">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632382" cy="5179958"/>
                    </a:xfrm>
                    <a:prstGeom prst="rect">
                      <a:avLst/>
                    </a:prstGeom>
                  </pic:spPr>
                </pic:pic>
              </a:graphicData>
            </a:graphic>
          </wp:inline>
        </w:drawing>
      </w:r>
    </w:p>
    <w:p w14:paraId="22B54EE5" w14:textId="59837C0C" w:rsidR="00BA2EF9" w:rsidRPr="00923F74" w:rsidRDefault="00BA2EF9" w:rsidP="00F65150">
      <w:pPr>
        <w:pStyle w:val="Prrafodelista"/>
        <w:ind w:left="1440"/>
        <w:jc w:val="center"/>
        <w:rPr>
          <w:i/>
          <w:iCs/>
        </w:rPr>
      </w:pPr>
      <w:r w:rsidRPr="00923F74">
        <w:rPr>
          <w:i/>
          <w:iCs/>
        </w:rPr>
        <w:t xml:space="preserve">Figura </w:t>
      </w:r>
      <w:r w:rsidRPr="00923F74">
        <w:rPr>
          <w:i/>
          <w:iCs/>
        </w:rPr>
        <w:fldChar w:fldCharType="begin"/>
      </w:r>
      <w:r w:rsidRPr="00923F74">
        <w:rPr>
          <w:i/>
          <w:iCs/>
        </w:rPr>
        <w:instrText xml:space="preserve"> SEQ Figura \* ARABIC </w:instrText>
      </w:r>
      <w:r w:rsidRPr="00923F74">
        <w:rPr>
          <w:i/>
          <w:iCs/>
        </w:rPr>
        <w:fldChar w:fldCharType="separate"/>
      </w:r>
      <w:r w:rsidR="00932011">
        <w:rPr>
          <w:i/>
          <w:iCs/>
          <w:noProof/>
        </w:rPr>
        <w:t>2</w:t>
      </w:r>
      <w:r w:rsidRPr="00923F74">
        <w:rPr>
          <w:i/>
          <w:iCs/>
        </w:rPr>
        <w:fldChar w:fldCharType="end"/>
      </w:r>
      <w:r w:rsidRPr="00923F74">
        <w:rPr>
          <w:i/>
          <w:iCs/>
        </w:rPr>
        <w:t>. Solicitud de cambio</w:t>
      </w:r>
      <w:r w:rsidR="00AB398C">
        <w:rPr>
          <w:rStyle w:val="Refdenotaalpie"/>
          <w:i/>
          <w:iCs/>
        </w:rPr>
        <w:footnoteReference w:id="3"/>
      </w:r>
    </w:p>
    <w:p w14:paraId="0901E032" w14:textId="1BC462F1" w:rsidR="00BA2EF9" w:rsidRPr="00BA2EF9" w:rsidRDefault="00F831C9" w:rsidP="00F65150">
      <w:pPr>
        <w:pStyle w:val="Prrafodelista"/>
        <w:numPr>
          <w:ilvl w:val="1"/>
          <w:numId w:val="19"/>
        </w:numPr>
      </w:pPr>
      <w:r w:rsidRPr="00BA2EF9">
        <w:rPr>
          <w:b/>
        </w:rPr>
        <w:lastRenderedPageBreak/>
        <w:t>Fase 3</w:t>
      </w:r>
      <w:r w:rsidR="00BA2EF9">
        <w:rPr>
          <w:b/>
        </w:rPr>
        <w:t xml:space="preserve">: </w:t>
      </w:r>
      <w:r w:rsidRPr="00BA2EF9">
        <w:rPr>
          <w:b/>
        </w:rPr>
        <w:t>Evaluación y control</w:t>
      </w:r>
    </w:p>
    <w:p w14:paraId="643F87E9" w14:textId="110446E4" w:rsidR="00BA2EF9" w:rsidRPr="00161B22" w:rsidRDefault="00F831C9" w:rsidP="00F65150">
      <w:pPr>
        <w:pStyle w:val="Prrafodelista"/>
        <w:ind w:left="1440"/>
        <w:rPr>
          <w:bCs/>
        </w:rPr>
      </w:pPr>
      <w:r w:rsidRPr="00BA2EF9">
        <w:rPr>
          <w:b/>
        </w:rPr>
        <w:t>Registro de corrección</w:t>
      </w:r>
      <w:r w:rsidR="00161B22">
        <w:rPr>
          <w:b/>
        </w:rPr>
        <w:t xml:space="preserve">. </w:t>
      </w:r>
      <w:r w:rsidR="00161B22">
        <w:rPr>
          <w:bCs/>
        </w:rPr>
        <w:t>Consta de los siguientes requisitos:</w:t>
      </w:r>
    </w:p>
    <w:p w14:paraId="74D20AB2" w14:textId="796E2F49" w:rsidR="00AB398C" w:rsidRDefault="007E5136" w:rsidP="00F65150">
      <w:pPr>
        <w:pStyle w:val="Prrafodelista"/>
        <w:keepNext/>
        <w:ind w:left="1440"/>
        <w:jc w:val="center"/>
      </w:pPr>
      <w:r>
        <w:rPr>
          <w:noProof/>
        </w:rPr>
        <w:drawing>
          <wp:inline distT="0" distB="0" distL="0" distR="0" wp14:anchorId="13190FA3" wp14:editId="78D91822">
            <wp:extent cx="4343400" cy="3883368"/>
            <wp:effectExtent l="0" t="0" r="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a 3.PNG"/>
                    <pic:cNvPicPr/>
                  </pic:nvPicPr>
                  <pic:blipFill>
                    <a:blip r:embed="rId10">
                      <a:extLst>
                        <a:ext uri="{BEBA8EAE-BF5A-486C-A8C5-ECC9F3942E4B}">
                          <a14:imgProps xmlns:a14="http://schemas.microsoft.com/office/drawing/2010/main">
                            <a14:imgLayer r:embed="rId11">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343400" cy="3883368"/>
                    </a:xfrm>
                    <a:prstGeom prst="rect">
                      <a:avLst/>
                    </a:prstGeom>
                  </pic:spPr>
                </pic:pic>
              </a:graphicData>
            </a:graphic>
          </wp:inline>
        </w:drawing>
      </w:r>
    </w:p>
    <w:p w14:paraId="04654F76" w14:textId="1B43DCA0" w:rsidR="00BA2EF9" w:rsidRPr="00AB398C" w:rsidRDefault="0011536A" w:rsidP="00F65150">
      <w:pPr>
        <w:pStyle w:val="Prrafodelista"/>
        <w:keepNext/>
        <w:ind w:left="1440"/>
        <w:jc w:val="center"/>
        <w:rPr>
          <w:i/>
          <w:iCs/>
        </w:rPr>
      </w:pPr>
      <w:r w:rsidRPr="00AB398C">
        <w:rPr>
          <w:i/>
          <w:iCs/>
        </w:rPr>
        <w:t xml:space="preserve">Figura </w:t>
      </w:r>
      <w:r w:rsidRPr="00AB398C">
        <w:rPr>
          <w:i/>
          <w:iCs/>
        </w:rPr>
        <w:fldChar w:fldCharType="begin"/>
      </w:r>
      <w:r w:rsidRPr="00AB398C">
        <w:rPr>
          <w:i/>
          <w:iCs/>
        </w:rPr>
        <w:instrText xml:space="preserve"> SEQ Figura \* ARABIC </w:instrText>
      </w:r>
      <w:r w:rsidRPr="00AB398C">
        <w:rPr>
          <w:i/>
          <w:iCs/>
        </w:rPr>
        <w:fldChar w:fldCharType="separate"/>
      </w:r>
      <w:r w:rsidR="00F65150">
        <w:rPr>
          <w:i/>
          <w:iCs/>
          <w:noProof/>
        </w:rPr>
        <w:t>3</w:t>
      </w:r>
      <w:r w:rsidRPr="00AB398C">
        <w:rPr>
          <w:i/>
          <w:iCs/>
        </w:rPr>
        <w:fldChar w:fldCharType="end"/>
      </w:r>
      <w:r w:rsidRPr="00AB398C">
        <w:rPr>
          <w:i/>
          <w:iCs/>
        </w:rPr>
        <w:t>. Registro de corrección</w:t>
      </w:r>
      <w:r w:rsidR="00AB398C">
        <w:rPr>
          <w:rStyle w:val="Refdenotaalpie"/>
          <w:i/>
          <w:iCs/>
        </w:rPr>
        <w:footnoteReference w:id="4"/>
      </w:r>
    </w:p>
    <w:p w14:paraId="32EC57A5" w14:textId="77777777" w:rsidR="00345671" w:rsidRPr="00345671" w:rsidRDefault="00F831C9" w:rsidP="00345671">
      <w:pPr>
        <w:pStyle w:val="Prrafodelista"/>
        <w:numPr>
          <w:ilvl w:val="1"/>
          <w:numId w:val="19"/>
        </w:numPr>
      </w:pPr>
      <w:r w:rsidRPr="00BA2EF9">
        <w:rPr>
          <w:b/>
          <w:bCs/>
        </w:rPr>
        <w:t>Fase 4</w:t>
      </w:r>
      <w:r w:rsidR="00BA2EF9" w:rsidRPr="00BA2EF9">
        <w:rPr>
          <w:b/>
          <w:bCs/>
        </w:rPr>
        <w:t>:</w:t>
      </w:r>
      <w:r w:rsidRPr="00BA2EF9">
        <w:rPr>
          <w:b/>
          <w:bCs/>
        </w:rPr>
        <w:t xml:space="preserve"> </w:t>
      </w:r>
      <w:r w:rsidR="00BA2EF9" w:rsidRPr="00BA2EF9">
        <w:rPr>
          <w:b/>
          <w:bCs/>
        </w:rPr>
        <w:t>C</w:t>
      </w:r>
      <w:r w:rsidRPr="00BA2EF9">
        <w:rPr>
          <w:b/>
          <w:bCs/>
        </w:rPr>
        <w:t>ierre</w:t>
      </w:r>
    </w:p>
    <w:p w14:paraId="14202A17" w14:textId="486176D4" w:rsidR="00345671" w:rsidRDefault="007D20E0" w:rsidP="00345671">
      <w:pPr>
        <w:pStyle w:val="Prrafodelista"/>
        <w:ind w:left="1440"/>
        <w:jc w:val="left"/>
        <w:rPr>
          <w:b/>
        </w:rPr>
      </w:pPr>
      <w:r w:rsidRPr="00345671">
        <w:rPr>
          <w:b/>
        </w:rPr>
        <w:t xml:space="preserve">Registro </w:t>
      </w:r>
      <w:bookmarkStart w:id="7" w:name="_GoBack"/>
      <w:bookmarkEnd w:id="7"/>
      <w:r w:rsidRPr="00345671">
        <w:rPr>
          <w:b/>
        </w:rPr>
        <w:t>de aceptación</w:t>
      </w:r>
      <w:r w:rsidR="0011536A" w:rsidRPr="00345671">
        <w:rPr>
          <w:b/>
        </w:rPr>
        <w:t xml:space="preserve">. </w:t>
      </w:r>
      <w:r w:rsidR="0011536A" w:rsidRPr="00345671">
        <w:rPr>
          <w:bCs/>
        </w:rPr>
        <w:t xml:space="preserve">Consta de los </w:t>
      </w:r>
      <w:r w:rsidR="00161B22">
        <w:rPr>
          <w:bCs/>
        </w:rPr>
        <w:t>siguientes requisitos</w:t>
      </w:r>
      <w:r w:rsidR="0011536A" w:rsidRPr="00345671">
        <w:rPr>
          <w:bCs/>
        </w:rPr>
        <w:t>:</w:t>
      </w:r>
      <w:r w:rsidRPr="00345671">
        <w:rPr>
          <w:b/>
        </w:rPr>
        <w:t xml:space="preserve"> </w:t>
      </w:r>
    </w:p>
    <w:p w14:paraId="5BD7523B" w14:textId="2F9577C2" w:rsidR="007E5136" w:rsidRPr="00345671" w:rsidRDefault="007E5136" w:rsidP="00345671">
      <w:pPr>
        <w:pStyle w:val="Prrafodelista"/>
        <w:ind w:left="1440"/>
        <w:jc w:val="center"/>
      </w:pPr>
      <w:r>
        <w:rPr>
          <w:noProof/>
        </w:rPr>
        <w:lastRenderedPageBreak/>
        <w:drawing>
          <wp:inline distT="0" distB="0" distL="0" distR="0" wp14:anchorId="65802E83" wp14:editId="794DB57E">
            <wp:extent cx="4723765" cy="2964180"/>
            <wp:effectExtent l="0" t="0" r="635" b="762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a 4.png"/>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tretch>
                      <a:fillRect/>
                    </a:stretch>
                  </pic:blipFill>
                  <pic:spPr>
                    <a:xfrm>
                      <a:off x="0" y="0"/>
                      <a:ext cx="4939307" cy="3099433"/>
                    </a:xfrm>
                    <a:prstGeom prst="rect">
                      <a:avLst/>
                    </a:prstGeom>
                  </pic:spPr>
                </pic:pic>
              </a:graphicData>
            </a:graphic>
          </wp:inline>
        </w:drawing>
      </w:r>
    </w:p>
    <w:p w14:paraId="38359726" w14:textId="3215E71E" w:rsidR="007D20E0" w:rsidRDefault="00F65150" w:rsidP="00F65150">
      <w:pPr>
        <w:pStyle w:val="Prrafodelista"/>
        <w:keepNext/>
        <w:ind w:left="1440"/>
        <w:jc w:val="center"/>
        <w:rPr>
          <w:i/>
          <w:iCs/>
        </w:rPr>
      </w:pPr>
      <w:r w:rsidRPr="00F65150">
        <w:rPr>
          <w:i/>
          <w:iCs/>
        </w:rPr>
        <w:t xml:space="preserve">Figura </w:t>
      </w:r>
      <w:r w:rsidRPr="00F65150">
        <w:rPr>
          <w:i/>
          <w:iCs/>
        </w:rPr>
        <w:fldChar w:fldCharType="begin"/>
      </w:r>
      <w:r w:rsidRPr="00F65150">
        <w:rPr>
          <w:i/>
          <w:iCs/>
        </w:rPr>
        <w:instrText xml:space="preserve"> SEQ Figura \* ARABIC </w:instrText>
      </w:r>
      <w:r w:rsidRPr="00F65150">
        <w:rPr>
          <w:i/>
          <w:iCs/>
        </w:rPr>
        <w:fldChar w:fldCharType="separate"/>
      </w:r>
      <w:r w:rsidR="00EB1690">
        <w:rPr>
          <w:i/>
          <w:iCs/>
          <w:noProof/>
        </w:rPr>
        <w:t>4</w:t>
      </w:r>
      <w:r w:rsidRPr="00F65150">
        <w:rPr>
          <w:i/>
          <w:iCs/>
        </w:rPr>
        <w:fldChar w:fldCharType="end"/>
      </w:r>
      <w:r w:rsidRPr="00F65150">
        <w:rPr>
          <w:i/>
          <w:iCs/>
        </w:rPr>
        <w:t>. Registro de aceptación</w:t>
      </w:r>
      <w:r w:rsidR="007E5136">
        <w:rPr>
          <w:rStyle w:val="Refdenotaalpie"/>
          <w:i/>
          <w:iCs/>
        </w:rPr>
        <w:footnoteReference w:id="5"/>
      </w:r>
    </w:p>
    <w:p w14:paraId="3D1A8F55" w14:textId="414B0FFE" w:rsidR="00A84D25" w:rsidRDefault="0052213A" w:rsidP="00F65150">
      <w:pPr>
        <w:pStyle w:val="Ttulo1"/>
      </w:pPr>
      <w:bookmarkStart w:id="8" w:name="_4d34og8" w:colFirst="0" w:colLast="0"/>
      <w:bookmarkEnd w:id="8"/>
      <w:r>
        <w:t>Capítulo 4: Recomendaciones y trabajos futuros de investigación</w:t>
      </w:r>
    </w:p>
    <w:p w14:paraId="77CABFD3" w14:textId="77777777" w:rsidR="00F65150" w:rsidRDefault="00CD3664" w:rsidP="00F65150">
      <w:r>
        <w:t xml:space="preserve">Este proyecto se encuentra en etapa de ejecución, documentando cada </w:t>
      </w:r>
      <w:r w:rsidR="008B3024">
        <w:t>proceso</w:t>
      </w:r>
      <w:r w:rsidR="0052213A">
        <w:t>,</w:t>
      </w:r>
      <w:r w:rsidR="008B3024">
        <w:t xml:space="preserve"> se espera ir refinando el marco de trabajo a medida que se prueban los artefactos.  Posteriormente sería interesante en otro proyecto comparar los tiempos y documentos de otro modelo de gestión.</w:t>
      </w:r>
    </w:p>
    <w:p w14:paraId="1BE0022F" w14:textId="4227468F" w:rsidR="00D007B2" w:rsidRDefault="0052213A" w:rsidP="00F65150">
      <w:pPr>
        <w:pStyle w:val="Ttulo1"/>
      </w:pPr>
      <w:r>
        <w:t>Capítulo 5: Referencias bibliográficas</w:t>
      </w:r>
    </w:p>
    <w:p w14:paraId="73DA990A" w14:textId="77777777" w:rsidR="00D03989" w:rsidRPr="00D03989" w:rsidRDefault="00D007B2" w:rsidP="00D03989">
      <w:pPr>
        <w:pStyle w:val="Bibliografa"/>
        <w:spacing w:line="360" w:lineRule="auto"/>
      </w:pPr>
      <w:r>
        <w:fldChar w:fldCharType="begin"/>
      </w:r>
      <w:r w:rsidR="00D03989">
        <w:instrText xml:space="preserve"> ADDIN ZOTERO_BIBL {"uncited":[],"omitted":[],"custom":[]} CSL_BIBLIOGRAPHY </w:instrText>
      </w:r>
      <w:r>
        <w:fldChar w:fldCharType="separate"/>
      </w:r>
      <w:r w:rsidR="00D03989" w:rsidRPr="00D03989">
        <w:t xml:space="preserve">Fonseca, A. (2018). IMPORTANCIA DE LA METODOLOGÍA Y GESTIÓN DE PROYECTOS DE INFRAESTRUCTURA EN COLOMBIA. </w:t>
      </w:r>
      <w:proofErr w:type="spellStart"/>
      <w:r w:rsidR="00D03989" w:rsidRPr="00D03989">
        <w:rPr>
          <w:i/>
          <w:iCs/>
        </w:rPr>
        <w:t>Uniempresarial</w:t>
      </w:r>
      <w:proofErr w:type="spellEnd"/>
      <w:r w:rsidR="00D03989" w:rsidRPr="00D03989">
        <w:t>. Recuperado de https://bibliotecadigital.ccb.org.co/bitstream/handle/11520/21086/TNI%20F676i.pdf?sequence=1&amp;isAllowed=y</w:t>
      </w:r>
    </w:p>
    <w:p w14:paraId="242E0DA5" w14:textId="77777777" w:rsidR="00D03989" w:rsidRPr="00D03989" w:rsidRDefault="00D03989" w:rsidP="00D03989">
      <w:pPr>
        <w:pStyle w:val="Bibliografa"/>
        <w:spacing w:line="360" w:lineRule="auto"/>
        <w:rPr>
          <w:lang w:val="en-US"/>
        </w:rPr>
      </w:pPr>
      <w:r w:rsidRPr="00D03989">
        <w:rPr>
          <w:lang w:val="en-US"/>
        </w:rPr>
        <w:t xml:space="preserve">ISO/IEC. (2011). </w:t>
      </w:r>
      <w:r w:rsidRPr="00D03989">
        <w:rPr>
          <w:i/>
          <w:iCs/>
          <w:lang w:val="en-US"/>
        </w:rPr>
        <w:t xml:space="preserve">Software </w:t>
      </w:r>
      <w:proofErr w:type="spellStart"/>
      <w:r w:rsidRPr="00D03989">
        <w:rPr>
          <w:i/>
          <w:iCs/>
          <w:lang w:val="en-US"/>
        </w:rPr>
        <w:t>engineeringâ</w:t>
      </w:r>
      <w:proofErr w:type="spellEnd"/>
      <w:r w:rsidRPr="00D03989">
        <w:rPr>
          <w:i/>
          <w:iCs/>
        </w:rPr>
        <w:t></w:t>
      </w:r>
      <w:r w:rsidRPr="00D03989">
        <w:rPr>
          <w:i/>
          <w:iCs/>
          <w:lang w:val="en-US"/>
        </w:rPr>
        <w:t>Lifecycle profiles for Very Small Entities (VSEs) Part 5-1-2: Management and engineering guide: Generic profile group: Basic profile</w:t>
      </w:r>
      <w:r w:rsidRPr="00D03989">
        <w:rPr>
          <w:lang w:val="en-US"/>
        </w:rPr>
        <w:t>.</w:t>
      </w:r>
    </w:p>
    <w:p w14:paraId="2AF57E0A" w14:textId="53E8F2A6" w:rsidR="00A84D25" w:rsidRPr="00A510F2" w:rsidRDefault="00D007B2" w:rsidP="00D03989">
      <w:pPr>
        <w:rPr>
          <w:lang w:val="en-US"/>
        </w:rPr>
      </w:pPr>
      <w:r>
        <w:fldChar w:fldCharType="end"/>
      </w:r>
    </w:p>
    <w:sectPr w:rsidR="00A84D25" w:rsidRPr="00A510F2">
      <w:headerReference w:type="default" r:id="rId14"/>
      <w:footerReference w:type="default" r:id="rId15"/>
      <w:pgSz w:w="12240" w:h="15840"/>
      <w:pgMar w:top="1701" w:right="1701" w:bottom="1701" w:left="1701" w:header="709" w:footer="709" w:gutter="0"/>
      <w:cols w:space="720" w:equalWidth="0">
        <w:col w:w="8838"/>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DD6C31" w14:textId="77777777" w:rsidR="002060AC" w:rsidRDefault="002060AC">
      <w:pPr>
        <w:spacing w:line="240" w:lineRule="auto"/>
      </w:pPr>
      <w:r>
        <w:separator/>
      </w:r>
    </w:p>
  </w:endnote>
  <w:endnote w:type="continuationSeparator" w:id="0">
    <w:p w14:paraId="5779A835" w14:textId="77777777" w:rsidR="002060AC" w:rsidRDefault="002060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2F300" w14:textId="15E00E0D" w:rsidR="00A84D25" w:rsidRDefault="0052213A">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8700F">
      <w:rPr>
        <w:noProof/>
        <w:color w:val="000000"/>
      </w:rPr>
      <w:t>1</w:t>
    </w:r>
    <w:r>
      <w:rPr>
        <w:color w:val="000000"/>
      </w:rPr>
      <w:fldChar w:fldCharType="end"/>
    </w:r>
  </w:p>
  <w:p w14:paraId="4470FBC0" w14:textId="77777777" w:rsidR="00A84D25" w:rsidRDefault="00A84D25">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14129B" w14:textId="77777777" w:rsidR="002060AC" w:rsidRDefault="002060AC">
      <w:pPr>
        <w:spacing w:line="240" w:lineRule="auto"/>
      </w:pPr>
      <w:r>
        <w:separator/>
      </w:r>
    </w:p>
  </w:footnote>
  <w:footnote w:type="continuationSeparator" w:id="0">
    <w:p w14:paraId="6F4B7171" w14:textId="77777777" w:rsidR="002060AC" w:rsidRDefault="002060AC">
      <w:pPr>
        <w:spacing w:line="240" w:lineRule="auto"/>
      </w:pPr>
      <w:r>
        <w:continuationSeparator/>
      </w:r>
    </w:p>
  </w:footnote>
  <w:footnote w:id="1">
    <w:p w14:paraId="212DBFCC" w14:textId="77777777" w:rsidR="0019541A" w:rsidRPr="00E01623" w:rsidRDefault="0019541A" w:rsidP="0019541A">
      <w:pPr>
        <w:spacing w:line="240" w:lineRule="auto"/>
        <w:rPr>
          <w:sz w:val="20"/>
          <w:szCs w:val="20"/>
          <w:lang w:val="en-US"/>
        </w:rPr>
      </w:pPr>
      <w:r>
        <w:rPr>
          <w:vertAlign w:val="superscript"/>
        </w:rPr>
        <w:footnoteRef/>
      </w:r>
      <w:r w:rsidRPr="00E01623">
        <w:rPr>
          <w:lang w:val="en-US"/>
        </w:rPr>
        <w:t xml:space="preserve"> </w:t>
      </w:r>
      <w:r w:rsidRPr="00E01623">
        <w:rPr>
          <w:sz w:val="20"/>
          <w:szCs w:val="20"/>
          <w:lang w:val="en-US"/>
        </w:rPr>
        <w:t xml:space="preserve">ISO/IEC. (2011). </w:t>
      </w:r>
      <w:r w:rsidRPr="00E01623">
        <w:rPr>
          <w:i/>
          <w:sz w:val="20"/>
          <w:szCs w:val="20"/>
          <w:lang w:val="en-US"/>
        </w:rPr>
        <w:t>Software engineering - Lifecycle profiles for Very Small Entities (VSEs) Part 5-1-2: Management and engineering guide: Generic profile group: Basic profile</w:t>
      </w:r>
      <w:r w:rsidRPr="00E01623">
        <w:rPr>
          <w:sz w:val="20"/>
          <w:szCs w:val="20"/>
          <w:lang w:val="en-US"/>
        </w:rPr>
        <w:t>, p.vi.</w:t>
      </w:r>
    </w:p>
  </w:footnote>
  <w:footnote w:id="2">
    <w:p w14:paraId="62462F92" w14:textId="77777777" w:rsidR="00A84D25" w:rsidRPr="00E01623" w:rsidRDefault="0052213A">
      <w:pPr>
        <w:pBdr>
          <w:top w:val="nil"/>
          <w:left w:val="nil"/>
          <w:bottom w:val="nil"/>
          <w:right w:val="nil"/>
          <w:between w:val="nil"/>
        </w:pBdr>
        <w:spacing w:line="240" w:lineRule="auto"/>
        <w:rPr>
          <w:color w:val="000000"/>
          <w:sz w:val="20"/>
          <w:szCs w:val="20"/>
          <w:lang w:val="en-US"/>
        </w:rPr>
      </w:pPr>
      <w:r>
        <w:rPr>
          <w:vertAlign w:val="superscript"/>
        </w:rPr>
        <w:footnoteRef/>
      </w:r>
      <w:r w:rsidRPr="00E01623">
        <w:rPr>
          <w:color w:val="000000"/>
          <w:sz w:val="20"/>
          <w:szCs w:val="20"/>
          <w:lang w:val="en-US"/>
        </w:rPr>
        <w:t xml:space="preserve"> ISO/IEC. (2011). </w:t>
      </w:r>
      <w:r w:rsidRPr="00E01623">
        <w:rPr>
          <w:i/>
          <w:color w:val="000000"/>
          <w:sz w:val="20"/>
          <w:szCs w:val="20"/>
          <w:lang w:val="en-US"/>
        </w:rPr>
        <w:t>Software engineering - Lifecycle profiles for Very Small Entities (VSEs) Part 5-1-2: Management and engineering guide: Generic profile group: Basic profile</w:t>
      </w:r>
      <w:r w:rsidRPr="00E01623">
        <w:rPr>
          <w:color w:val="000000"/>
          <w:sz w:val="20"/>
          <w:szCs w:val="20"/>
          <w:lang w:val="en-US"/>
        </w:rPr>
        <w:t>, p.5.</w:t>
      </w:r>
    </w:p>
  </w:footnote>
  <w:footnote w:id="3">
    <w:p w14:paraId="2FBB01AF" w14:textId="1322B48B" w:rsidR="00AB398C" w:rsidRDefault="00AB398C">
      <w:pPr>
        <w:pStyle w:val="Textonotapie"/>
      </w:pPr>
      <w:r>
        <w:rPr>
          <w:rStyle w:val="Refdenotaalpie"/>
        </w:rPr>
        <w:footnoteRef/>
      </w:r>
      <w:r>
        <w:t xml:space="preserve"> </w:t>
      </w:r>
      <w:r>
        <w:t>Elaboración propia con base en lo propuesto por la ISO/IEC 29110</w:t>
      </w:r>
      <w:r>
        <w:t>.</w:t>
      </w:r>
    </w:p>
  </w:footnote>
  <w:footnote w:id="4">
    <w:p w14:paraId="198E6D4D" w14:textId="25B45B63" w:rsidR="00AB398C" w:rsidRDefault="00AB398C">
      <w:pPr>
        <w:pStyle w:val="Textonotapie"/>
      </w:pPr>
      <w:r>
        <w:rPr>
          <w:rStyle w:val="Refdenotaalpie"/>
        </w:rPr>
        <w:footnoteRef/>
      </w:r>
      <w:r>
        <w:t xml:space="preserve"> </w:t>
      </w:r>
      <w:r>
        <w:t>Elaboración propia con base en lo propuesto por la ISO/IEC 29110</w:t>
      </w:r>
      <w:r>
        <w:t>.</w:t>
      </w:r>
    </w:p>
  </w:footnote>
  <w:footnote w:id="5">
    <w:p w14:paraId="40CDD21A" w14:textId="7D4F5BDF" w:rsidR="007E5136" w:rsidRDefault="007E5136">
      <w:pPr>
        <w:pStyle w:val="Textonotapie"/>
      </w:pPr>
      <w:r>
        <w:rPr>
          <w:rStyle w:val="Refdenotaalpie"/>
        </w:rPr>
        <w:footnoteRef/>
      </w:r>
      <w:r>
        <w:t xml:space="preserve"> </w:t>
      </w:r>
      <w:r w:rsidR="00D03989">
        <w:t>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5BE418" w14:textId="77777777" w:rsidR="00A84D25" w:rsidRDefault="00A84D25">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8633F3"/>
    <w:multiLevelType w:val="hybridMultilevel"/>
    <w:tmpl w:val="611C0556"/>
    <w:lvl w:ilvl="0" w:tplc="462EA1CA">
      <w:numFmt w:val="bullet"/>
      <w:lvlText w:val=""/>
      <w:lvlJc w:val="left"/>
      <w:pPr>
        <w:ind w:left="1800" w:hanging="360"/>
      </w:pPr>
      <w:rPr>
        <w:rFonts w:ascii="Symbol" w:eastAsia="Arial" w:hAnsi="Symbol" w:cs="Arial" w:hint="default"/>
        <w:color w:val="auto"/>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 w15:restartNumberingAfterBreak="0">
    <w:nsid w:val="17804664"/>
    <w:multiLevelType w:val="multilevel"/>
    <w:tmpl w:val="6D5003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540424C"/>
    <w:multiLevelType w:val="multilevel"/>
    <w:tmpl w:val="1A1E5A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9030488"/>
    <w:multiLevelType w:val="hybridMultilevel"/>
    <w:tmpl w:val="7B4A507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D821A96"/>
    <w:multiLevelType w:val="multilevel"/>
    <w:tmpl w:val="35DA7908"/>
    <w:lvl w:ilvl="0">
      <w:start w:val="1"/>
      <w:numFmt w:val="bullet"/>
      <w:lvlText w:val="o"/>
      <w:lvlJc w:val="left"/>
      <w:pPr>
        <w:ind w:left="1080" w:hanging="360"/>
      </w:pPr>
      <w:rPr>
        <w:rFonts w:ascii="Courier New" w:eastAsia="Courier New" w:hAnsi="Courier New" w:cs="Courier New"/>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5" w15:restartNumberingAfterBreak="0">
    <w:nsid w:val="42224D1B"/>
    <w:multiLevelType w:val="multilevel"/>
    <w:tmpl w:val="79D68028"/>
    <w:lvl w:ilvl="0">
      <w:start w:val="1"/>
      <w:numFmt w:val="bullet"/>
      <w:lvlText w:val="o"/>
      <w:lvlJc w:val="left"/>
      <w:pPr>
        <w:ind w:left="2160" w:hanging="360"/>
      </w:pPr>
      <w:rPr>
        <w:rFonts w:ascii="Courier New" w:eastAsia="Courier New" w:hAnsi="Courier New" w:cs="Courier New"/>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lvlText w:val="o"/>
      <w:lvlJc w:val="left"/>
      <w:pPr>
        <w:ind w:left="5040" w:hanging="360"/>
      </w:pPr>
      <w:rPr>
        <w:rFonts w:ascii="Courier New" w:eastAsia="Courier New" w:hAnsi="Courier New" w:cs="Courier New"/>
      </w:rPr>
    </w:lvl>
    <w:lvl w:ilvl="5">
      <w:start w:val="1"/>
      <w:numFmt w:val="bullet"/>
      <w:lvlText w:val="▪"/>
      <w:lvlJc w:val="left"/>
      <w:pPr>
        <w:ind w:left="5760" w:hanging="360"/>
      </w:pPr>
      <w:rPr>
        <w:rFonts w:ascii="Noto Sans Symbols" w:eastAsia="Noto Sans Symbols" w:hAnsi="Noto Sans Symbols" w:cs="Noto Sans Symbols"/>
      </w:rPr>
    </w:lvl>
    <w:lvl w:ilvl="6">
      <w:start w:val="1"/>
      <w:numFmt w:val="bullet"/>
      <w:lvlText w:val="●"/>
      <w:lvlJc w:val="left"/>
      <w:pPr>
        <w:ind w:left="6480" w:hanging="360"/>
      </w:pPr>
      <w:rPr>
        <w:rFonts w:ascii="Noto Sans Symbols" w:eastAsia="Noto Sans Symbols" w:hAnsi="Noto Sans Symbols" w:cs="Noto Sans Symbols"/>
      </w:rPr>
    </w:lvl>
    <w:lvl w:ilvl="7">
      <w:start w:val="1"/>
      <w:numFmt w:val="bullet"/>
      <w:lvlText w:val="o"/>
      <w:lvlJc w:val="left"/>
      <w:pPr>
        <w:ind w:left="7200" w:hanging="360"/>
      </w:pPr>
      <w:rPr>
        <w:rFonts w:ascii="Courier New" w:eastAsia="Courier New" w:hAnsi="Courier New" w:cs="Courier New"/>
      </w:rPr>
    </w:lvl>
    <w:lvl w:ilvl="8">
      <w:start w:val="1"/>
      <w:numFmt w:val="bullet"/>
      <w:lvlText w:val="▪"/>
      <w:lvlJc w:val="left"/>
      <w:pPr>
        <w:ind w:left="7920" w:hanging="360"/>
      </w:pPr>
      <w:rPr>
        <w:rFonts w:ascii="Noto Sans Symbols" w:eastAsia="Noto Sans Symbols" w:hAnsi="Noto Sans Symbols" w:cs="Noto Sans Symbols"/>
      </w:rPr>
    </w:lvl>
  </w:abstractNum>
  <w:abstractNum w:abstractNumId="6" w15:restartNumberingAfterBreak="0">
    <w:nsid w:val="4517500A"/>
    <w:multiLevelType w:val="multilevel"/>
    <w:tmpl w:val="9FAE84B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64A48EC"/>
    <w:multiLevelType w:val="hybridMultilevel"/>
    <w:tmpl w:val="84449D7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7494F5C"/>
    <w:multiLevelType w:val="multilevel"/>
    <w:tmpl w:val="9A1E1FB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9" w15:restartNumberingAfterBreak="0">
    <w:nsid w:val="60126833"/>
    <w:multiLevelType w:val="hybridMultilevel"/>
    <w:tmpl w:val="5122DBA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0" w15:restartNumberingAfterBreak="0">
    <w:nsid w:val="60B436C1"/>
    <w:multiLevelType w:val="hybridMultilevel"/>
    <w:tmpl w:val="96E2C3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649F7A73"/>
    <w:multiLevelType w:val="multilevel"/>
    <w:tmpl w:val="9C4A7264"/>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6BA84842"/>
    <w:multiLevelType w:val="hybridMultilevel"/>
    <w:tmpl w:val="33B6472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6C01207E"/>
    <w:multiLevelType w:val="hybridMultilevel"/>
    <w:tmpl w:val="5090036A"/>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4" w15:restartNumberingAfterBreak="0">
    <w:nsid w:val="6CA95194"/>
    <w:multiLevelType w:val="multilevel"/>
    <w:tmpl w:val="CCBCEA62"/>
    <w:lvl w:ilvl="0">
      <w:start w:val="1"/>
      <w:numFmt w:val="bullet"/>
      <w:lvlText w:val="●"/>
      <w:lvlJc w:val="left"/>
      <w:pPr>
        <w:ind w:left="643" w:hanging="360"/>
      </w:pPr>
      <w:rPr>
        <w:rFonts w:ascii="Noto Sans Symbols" w:eastAsia="Noto Sans Symbols" w:hAnsi="Noto Sans Symbols" w:cs="Noto Sans Symbols"/>
      </w:rPr>
    </w:lvl>
    <w:lvl w:ilvl="1">
      <w:start w:val="1"/>
      <w:numFmt w:val="bullet"/>
      <w:lvlText w:val="o"/>
      <w:lvlJc w:val="left"/>
      <w:pPr>
        <w:ind w:left="1363" w:hanging="359"/>
      </w:pPr>
      <w:rPr>
        <w:rFonts w:ascii="Courier New" w:eastAsia="Courier New" w:hAnsi="Courier New" w:cs="Courier New"/>
      </w:rPr>
    </w:lvl>
    <w:lvl w:ilvl="2">
      <w:start w:val="1"/>
      <w:numFmt w:val="bullet"/>
      <w:lvlText w:val="▪"/>
      <w:lvlJc w:val="left"/>
      <w:pPr>
        <w:ind w:left="2083" w:hanging="360"/>
      </w:pPr>
      <w:rPr>
        <w:rFonts w:ascii="Noto Sans Symbols" w:eastAsia="Noto Sans Symbols" w:hAnsi="Noto Sans Symbols" w:cs="Noto Sans Symbols"/>
      </w:rPr>
    </w:lvl>
    <w:lvl w:ilvl="3">
      <w:start w:val="1"/>
      <w:numFmt w:val="bullet"/>
      <w:lvlText w:val="●"/>
      <w:lvlJc w:val="left"/>
      <w:pPr>
        <w:ind w:left="2803" w:hanging="360"/>
      </w:pPr>
      <w:rPr>
        <w:rFonts w:ascii="Noto Sans Symbols" w:eastAsia="Noto Sans Symbols" w:hAnsi="Noto Sans Symbols" w:cs="Noto Sans Symbols"/>
      </w:rPr>
    </w:lvl>
    <w:lvl w:ilvl="4">
      <w:start w:val="1"/>
      <w:numFmt w:val="bullet"/>
      <w:lvlText w:val="o"/>
      <w:lvlJc w:val="left"/>
      <w:pPr>
        <w:ind w:left="3523" w:hanging="360"/>
      </w:pPr>
      <w:rPr>
        <w:rFonts w:ascii="Courier New" w:eastAsia="Courier New" w:hAnsi="Courier New" w:cs="Courier New"/>
      </w:rPr>
    </w:lvl>
    <w:lvl w:ilvl="5">
      <w:start w:val="1"/>
      <w:numFmt w:val="bullet"/>
      <w:lvlText w:val="▪"/>
      <w:lvlJc w:val="left"/>
      <w:pPr>
        <w:ind w:left="4243" w:hanging="360"/>
      </w:pPr>
      <w:rPr>
        <w:rFonts w:ascii="Noto Sans Symbols" w:eastAsia="Noto Sans Symbols" w:hAnsi="Noto Sans Symbols" w:cs="Noto Sans Symbols"/>
      </w:rPr>
    </w:lvl>
    <w:lvl w:ilvl="6">
      <w:start w:val="1"/>
      <w:numFmt w:val="bullet"/>
      <w:lvlText w:val="●"/>
      <w:lvlJc w:val="left"/>
      <w:pPr>
        <w:ind w:left="4963" w:hanging="360"/>
      </w:pPr>
      <w:rPr>
        <w:rFonts w:ascii="Noto Sans Symbols" w:eastAsia="Noto Sans Symbols" w:hAnsi="Noto Sans Symbols" w:cs="Noto Sans Symbols"/>
      </w:rPr>
    </w:lvl>
    <w:lvl w:ilvl="7">
      <w:start w:val="1"/>
      <w:numFmt w:val="bullet"/>
      <w:lvlText w:val="o"/>
      <w:lvlJc w:val="left"/>
      <w:pPr>
        <w:ind w:left="5683" w:hanging="360"/>
      </w:pPr>
      <w:rPr>
        <w:rFonts w:ascii="Courier New" w:eastAsia="Courier New" w:hAnsi="Courier New" w:cs="Courier New"/>
      </w:rPr>
    </w:lvl>
    <w:lvl w:ilvl="8">
      <w:start w:val="1"/>
      <w:numFmt w:val="bullet"/>
      <w:lvlText w:val="▪"/>
      <w:lvlJc w:val="left"/>
      <w:pPr>
        <w:ind w:left="6403" w:hanging="360"/>
      </w:pPr>
      <w:rPr>
        <w:rFonts w:ascii="Noto Sans Symbols" w:eastAsia="Noto Sans Symbols" w:hAnsi="Noto Sans Symbols" w:cs="Noto Sans Symbols"/>
      </w:rPr>
    </w:lvl>
  </w:abstractNum>
  <w:abstractNum w:abstractNumId="15" w15:restartNumberingAfterBreak="0">
    <w:nsid w:val="71EB1377"/>
    <w:multiLevelType w:val="hybridMultilevel"/>
    <w:tmpl w:val="C34E13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7651DC3"/>
    <w:multiLevelType w:val="hybridMultilevel"/>
    <w:tmpl w:val="FDCC16E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76943C2"/>
    <w:multiLevelType w:val="multilevel"/>
    <w:tmpl w:val="6226A2EA"/>
    <w:lvl w:ilvl="0">
      <w:start w:val="1"/>
      <w:numFmt w:val="bullet"/>
      <w:lvlText w:val="o"/>
      <w:lvlJc w:val="left"/>
      <w:pPr>
        <w:ind w:left="1440" w:hanging="360"/>
      </w:pPr>
      <w:rPr>
        <w:rFonts w:ascii="Courier New" w:eastAsia="Courier New" w:hAnsi="Courier New" w:cs="Courier New"/>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8" w15:restartNumberingAfterBreak="0">
    <w:nsid w:val="78C90E27"/>
    <w:multiLevelType w:val="multilevel"/>
    <w:tmpl w:val="273EEDA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4"/>
  </w:num>
  <w:num w:numId="2">
    <w:abstractNumId w:val="11"/>
  </w:num>
  <w:num w:numId="3">
    <w:abstractNumId w:val="17"/>
  </w:num>
  <w:num w:numId="4">
    <w:abstractNumId w:val="6"/>
  </w:num>
  <w:num w:numId="5">
    <w:abstractNumId w:val="1"/>
  </w:num>
  <w:num w:numId="6">
    <w:abstractNumId w:val="8"/>
  </w:num>
  <w:num w:numId="7">
    <w:abstractNumId w:val="5"/>
  </w:num>
  <w:num w:numId="8">
    <w:abstractNumId w:val="18"/>
  </w:num>
  <w:num w:numId="9">
    <w:abstractNumId w:val="14"/>
  </w:num>
  <w:num w:numId="10">
    <w:abstractNumId w:val="2"/>
  </w:num>
  <w:num w:numId="11">
    <w:abstractNumId w:val="7"/>
  </w:num>
  <w:num w:numId="12">
    <w:abstractNumId w:val="15"/>
  </w:num>
  <w:num w:numId="13">
    <w:abstractNumId w:val="9"/>
  </w:num>
  <w:num w:numId="14">
    <w:abstractNumId w:val="10"/>
  </w:num>
  <w:num w:numId="15">
    <w:abstractNumId w:val="13"/>
  </w:num>
  <w:num w:numId="16">
    <w:abstractNumId w:val="0"/>
  </w:num>
  <w:num w:numId="17">
    <w:abstractNumId w:val="16"/>
  </w:num>
  <w:num w:numId="18">
    <w:abstractNumId w:val="1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4D25"/>
    <w:rsid w:val="00046B98"/>
    <w:rsid w:val="000F6593"/>
    <w:rsid w:val="0011536A"/>
    <w:rsid w:val="00134054"/>
    <w:rsid w:val="00161B22"/>
    <w:rsid w:val="00194CA5"/>
    <w:rsid w:val="0019541A"/>
    <w:rsid w:val="001A29B2"/>
    <w:rsid w:val="001C7DA7"/>
    <w:rsid w:val="001D7BCA"/>
    <w:rsid w:val="001E38FD"/>
    <w:rsid w:val="002060AC"/>
    <w:rsid w:val="002238A2"/>
    <w:rsid w:val="002A2E62"/>
    <w:rsid w:val="003146A0"/>
    <w:rsid w:val="00314822"/>
    <w:rsid w:val="00345671"/>
    <w:rsid w:val="003A5E44"/>
    <w:rsid w:val="003F6610"/>
    <w:rsid w:val="005006C1"/>
    <w:rsid w:val="0052213A"/>
    <w:rsid w:val="00617E5E"/>
    <w:rsid w:val="00622D3B"/>
    <w:rsid w:val="0068700F"/>
    <w:rsid w:val="006B6A38"/>
    <w:rsid w:val="006C47FD"/>
    <w:rsid w:val="00785281"/>
    <w:rsid w:val="007C1C1F"/>
    <w:rsid w:val="007D20E0"/>
    <w:rsid w:val="007E5136"/>
    <w:rsid w:val="007F3D94"/>
    <w:rsid w:val="00843A12"/>
    <w:rsid w:val="00854567"/>
    <w:rsid w:val="008B3024"/>
    <w:rsid w:val="008F12E7"/>
    <w:rsid w:val="00915878"/>
    <w:rsid w:val="00923F74"/>
    <w:rsid w:val="00932011"/>
    <w:rsid w:val="00996A64"/>
    <w:rsid w:val="009B45C6"/>
    <w:rsid w:val="009C1E3C"/>
    <w:rsid w:val="00A30827"/>
    <w:rsid w:val="00A510F2"/>
    <w:rsid w:val="00A51540"/>
    <w:rsid w:val="00A84D25"/>
    <w:rsid w:val="00AB398C"/>
    <w:rsid w:val="00AF24D8"/>
    <w:rsid w:val="00AF2BC3"/>
    <w:rsid w:val="00B3177F"/>
    <w:rsid w:val="00B4671A"/>
    <w:rsid w:val="00B6241A"/>
    <w:rsid w:val="00BA2EF9"/>
    <w:rsid w:val="00BB5531"/>
    <w:rsid w:val="00BF5498"/>
    <w:rsid w:val="00C016FE"/>
    <w:rsid w:val="00C8076B"/>
    <w:rsid w:val="00CD3664"/>
    <w:rsid w:val="00D007B2"/>
    <w:rsid w:val="00D03989"/>
    <w:rsid w:val="00D07611"/>
    <w:rsid w:val="00D505A0"/>
    <w:rsid w:val="00D8235B"/>
    <w:rsid w:val="00DA5F7A"/>
    <w:rsid w:val="00DC451C"/>
    <w:rsid w:val="00DD5B72"/>
    <w:rsid w:val="00DF42C5"/>
    <w:rsid w:val="00E01623"/>
    <w:rsid w:val="00E44208"/>
    <w:rsid w:val="00E62474"/>
    <w:rsid w:val="00E64DCD"/>
    <w:rsid w:val="00E7206B"/>
    <w:rsid w:val="00EA3716"/>
    <w:rsid w:val="00EB1690"/>
    <w:rsid w:val="00EB4550"/>
    <w:rsid w:val="00EC4FCF"/>
    <w:rsid w:val="00EE0CB9"/>
    <w:rsid w:val="00F13CD0"/>
    <w:rsid w:val="00F223BA"/>
    <w:rsid w:val="00F54292"/>
    <w:rsid w:val="00F62EE4"/>
    <w:rsid w:val="00F65150"/>
    <w:rsid w:val="00F831C9"/>
    <w:rsid w:val="00FD60AD"/>
    <w:rsid w:val="00FF1EE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047DB7"/>
  <w15:docId w15:val="{83229502-A7D3-45F6-BA58-A897309C7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4"/>
        <w:szCs w:val="24"/>
        <w:lang w:val="es-CO" w:eastAsia="es-CO"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240"/>
      <w:jc w:val="center"/>
      <w:outlineLvl w:val="0"/>
    </w:pPr>
    <w:rPr>
      <w:b/>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Refdecomentario">
    <w:name w:val="annotation reference"/>
    <w:basedOn w:val="Fuentedeprrafopredeter"/>
    <w:uiPriority w:val="99"/>
    <w:semiHidden/>
    <w:unhideWhenUsed/>
    <w:rsid w:val="00A30827"/>
    <w:rPr>
      <w:sz w:val="16"/>
      <w:szCs w:val="16"/>
    </w:rPr>
  </w:style>
  <w:style w:type="paragraph" w:styleId="Textocomentario">
    <w:name w:val="annotation text"/>
    <w:basedOn w:val="Normal"/>
    <w:link w:val="TextocomentarioCar"/>
    <w:uiPriority w:val="99"/>
    <w:semiHidden/>
    <w:unhideWhenUsed/>
    <w:rsid w:val="00A3082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30827"/>
    <w:rPr>
      <w:sz w:val="20"/>
      <w:szCs w:val="20"/>
    </w:rPr>
  </w:style>
  <w:style w:type="paragraph" w:styleId="Asuntodelcomentario">
    <w:name w:val="annotation subject"/>
    <w:basedOn w:val="Textocomentario"/>
    <w:next w:val="Textocomentario"/>
    <w:link w:val="AsuntodelcomentarioCar"/>
    <w:uiPriority w:val="99"/>
    <w:semiHidden/>
    <w:unhideWhenUsed/>
    <w:rsid w:val="00A30827"/>
    <w:rPr>
      <w:b/>
      <w:bCs/>
    </w:rPr>
  </w:style>
  <w:style w:type="character" w:customStyle="1" w:styleId="AsuntodelcomentarioCar">
    <w:name w:val="Asunto del comentario Car"/>
    <w:basedOn w:val="TextocomentarioCar"/>
    <w:link w:val="Asuntodelcomentario"/>
    <w:uiPriority w:val="99"/>
    <w:semiHidden/>
    <w:rsid w:val="00A30827"/>
    <w:rPr>
      <w:b/>
      <w:bCs/>
      <w:sz w:val="20"/>
      <w:szCs w:val="20"/>
    </w:rPr>
  </w:style>
  <w:style w:type="paragraph" w:styleId="Textodeglobo">
    <w:name w:val="Balloon Text"/>
    <w:basedOn w:val="Normal"/>
    <w:link w:val="TextodegloboCar"/>
    <w:uiPriority w:val="99"/>
    <w:semiHidden/>
    <w:unhideWhenUsed/>
    <w:rsid w:val="00A30827"/>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30827"/>
    <w:rPr>
      <w:rFonts w:ascii="Segoe UI" w:hAnsi="Segoe UI" w:cs="Segoe UI"/>
      <w:sz w:val="18"/>
      <w:szCs w:val="18"/>
    </w:rPr>
  </w:style>
  <w:style w:type="paragraph" w:styleId="Prrafodelista">
    <w:name w:val="List Paragraph"/>
    <w:basedOn w:val="Normal"/>
    <w:uiPriority w:val="34"/>
    <w:qFormat/>
    <w:rsid w:val="00785281"/>
    <w:pPr>
      <w:ind w:left="720"/>
      <w:contextualSpacing/>
    </w:pPr>
  </w:style>
  <w:style w:type="paragraph" w:styleId="Bibliografa">
    <w:name w:val="Bibliography"/>
    <w:basedOn w:val="Normal"/>
    <w:next w:val="Normal"/>
    <w:uiPriority w:val="37"/>
    <w:unhideWhenUsed/>
    <w:rsid w:val="008B3024"/>
    <w:pPr>
      <w:spacing w:line="480" w:lineRule="auto"/>
      <w:ind w:left="720" w:hanging="720"/>
    </w:pPr>
  </w:style>
  <w:style w:type="paragraph" w:styleId="HTMLconformatoprevio">
    <w:name w:val="HTML Preformatted"/>
    <w:basedOn w:val="Normal"/>
    <w:link w:val="HTMLconformatoprevioCar"/>
    <w:uiPriority w:val="99"/>
    <w:semiHidden/>
    <w:unhideWhenUsed/>
    <w:rsid w:val="008545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54567"/>
    <w:rPr>
      <w:rFonts w:ascii="Courier New" w:eastAsia="Times New Roman" w:hAnsi="Courier New" w:cs="Courier New"/>
      <w:sz w:val="20"/>
      <w:szCs w:val="20"/>
    </w:rPr>
  </w:style>
  <w:style w:type="table" w:styleId="Tablaconcuadrcula">
    <w:name w:val="Table Grid"/>
    <w:basedOn w:val="Tablanormal"/>
    <w:uiPriority w:val="39"/>
    <w:rsid w:val="00046B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19541A"/>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D505A0"/>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505A0"/>
  </w:style>
  <w:style w:type="paragraph" w:styleId="Piedepgina">
    <w:name w:val="footer"/>
    <w:basedOn w:val="Normal"/>
    <w:link w:val="PiedepginaCar"/>
    <w:uiPriority w:val="99"/>
    <w:unhideWhenUsed/>
    <w:rsid w:val="00D505A0"/>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505A0"/>
  </w:style>
  <w:style w:type="paragraph" w:styleId="Textonotapie">
    <w:name w:val="footnote text"/>
    <w:basedOn w:val="Normal"/>
    <w:link w:val="TextonotapieCar"/>
    <w:uiPriority w:val="99"/>
    <w:semiHidden/>
    <w:unhideWhenUsed/>
    <w:rsid w:val="007F3D94"/>
    <w:pPr>
      <w:spacing w:line="240" w:lineRule="auto"/>
    </w:pPr>
    <w:rPr>
      <w:sz w:val="20"/>
      <w:szCs w:val="20"/>
    </w:rPr>
  </w:style>
  <w:style w:type="character" w:customStyle="1" w:styleId="TextonotapieCar">
    <w:name w:val="Texto nota pie Car"/>
    <w:basedOn w:val="Fuentedeprrafopredeter"/>
    <w:link w:val="Textonotapie"/>
    <w:uiPriority w:val="99"/>
    <w:semiHidden/>
    <w:rsid w:val="007F3D94"/>
    <w:rPr>
      <w:sz w:val="20"/>
      <w:szCs w:val="20"/>
    </w:rPr>
  </w:style>
  <w:style w:type="character" w:styleId="Refdenotaalpie">
    <w:name w:val="footnote reference"/>
    <w:basedOn w:val="Fuentedeprrafopredeter"/>
    <w:uiPriority w:val="99"/>
    <w:semiHidden/>
    <w:unhideWhenUsed/>
    <w:rsid w:val="007F3D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69509">
      <w:bodyDiv w:val="1"/>
      <w:marLeft w:val="0"/>
      <w:marRight w:val="0"/>
      <w:marTop w:val="0"/>
      <w:marBottom w:val="0"/>
      <w:divBdr>
        <w:top w:val="none" w:sz="0" w:space="0" w:color="auto"/>
        <w:left w:val="none" w:sz="0" w:space="0" w:color="auto"/>
        <w:bottom w:val="none" w:sz="0" w:space="0" w:color="auto"/>
        <w:right w:val="none" w:sz="0" w:space="0" w:color="auto"/>
      </w:divBdr>
    </w:div>
    <w:div w:id="947010481">
      <w:bodyDiv w:val="1"/>
      <w:marLeft w:val="0"/>
      <w:marRight w:val="0"/>
      <w:marTop w:val="0"/>
      <w:marBottom w:val="0"/>
      <w:divBdr>
        <w:top w:val="none" w:sz="0" w:space="0" w:color="auto"/>
        <w:left w:val="none" w:sz="0" w:space="0" w:color="auto"/>
        <w:bottom w:val="none" w:sz="0" w:space="0" w:color="auto"/>
        <w:right w:val="none" w:sz="0" w:space="0" w:color="auto"/>
      </w:divBdr>
      <w:divsChild>
        <w:div w:id="607741520">
          <w:marLeft w:val="480"/>
          <w:marRight w:val="0"/>
          <w:marTop w:val="0"/>
          <w:marBottom w:val="0"/>
          <w:divBdr>
            <w:top w:val="none" w:sz="0" w:space="0" w:color="auto"/>
            <w:left w:val="none" w:sz="0" w:space="0" w:color="auto"/>
            <w:bottom w:val="none" w:sz="0" w:space="0" w:color="auto"/>
            <w:right w:val="none" w:sz="0" w:space="0" w:color="auto"/>
          </w:divBdr>
          <w:divsChild>
            <w:div w:id="510336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3664">
      <w:bodyDiv w:val="1"/>
      <w:marLeft w:val="0"/>
      <w:marRight w:val="0"/>
      <w:marTop w:val="0"/>
      <w:marBottom w:val="0"/>
      <w:divBdr>
        <w:top w:val="none" w:sz="0" w:space="0" w:color="auto"/>
        <w:left w:val="none" w:sz="0" w:space="0" w:color="auto"/>
        <w:bottom w:val="none" w:sz="0" w:space="0" w:color="auto"/>
        <w:right w:val="none" w:sz="0" w:space="0" w:color="auto"/>
      </w:divBdr>
      <w:divsChild>
        <w:div w:id="872576407">
          <w:marLeft w:val="480"/>
          <w:marRight w:val="0"/>
          <w:marTop w:val="0"/>
          <w:marBottom w:val="0"/>
          <w:divBdr>
            <w:top w:val="none" w:sz="0" w:space="0" w:color="auto"/>
            <w:left w:val="none" w:sz="0" w:space="0" w:color="auto"/>
            <w:bottom w:val="none" w:sz="0" w:space="0" w:color="auto"/>
            <w:right w:val="none" w:sz="0" w:space="0" w:color="auto"/>
          </w:divBdr>
          <w:divsChild>
            <w:div w:id="216093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133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hdphoto" Target="media/hdphoto3.wd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900A3-F399-4AB2-B59A-928B638299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12</Pages>
  <Words>2739</Words>
  <Characters>15070</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atrizEugenia</dc:creator>
  <cp:lastModifiedBy>Aarón Grajales Gómez</cp:lastModifiedBy>
  <cp:revision>7</cp:revision>
  <dcterms:created xsi:type="dcterms:W3CDTF">2019-07-24T21:09:00Z</dcterms:created>
  <dcterms:modified xsi:type="dcterms:W3CDTF">2019-07-25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psdweds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